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5AD38BAB"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9886C1E"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E9C7329"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3"/>
      <w:r w:rsidRPr="000A5242">
        <w:rPr>
          <w:lang w:val="de-DE"/>
        </w:rPr>
        <w:t>Ereignissen</w:t>
      </w:r>
      <w:commentRangeEnd w:id="3"/>
      <w:r w:rsidR="00511D0A">
        <w:rPr>
          <w:rStyle w:val="Kommentarzeichen"/>
        </w:rPr>
        <w:commentReference w:id="3"/>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4"/>
      <w:r w:rsidRPr="00182591">
        <w:rPr>
          <w:lang w:val="de-DE"/>
        </w:rPr>
        <w:t xml:space="preserve">Knoten </w:t>
      </w:r>
      <w:commentRangeEnd w:id="4"/>
      <w:r w:rsidR="00511D0A">
        <w:rPr>
          <w:rStyle w:val="Kommentarzeichen"/>
        </w:rPr>
        <w:commentReference w:id="4"/>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5"/>
      <w:r w:rsidRPr="004C0A06">
        <w:rPr>
          <w:highlight w:val="yellow"/>
          <w:lang w:val="de-DE"/>
        </w:rPr>
        <w:t>Eine</w:t>
      </w:r>
      <w:commentRangeEnd w:id="5"/>
      <w:r w:rsidR="00511D0A">
        <w:rPr>
          <w:rStyle w:val="Kommentarzeichen"/>
        </w:rPr>
        <w:commentReference w:id="5"/>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so</w:t>
      </w:r>
      <w:r>
        <w:rPr>
          <w:lang w:val="de-DE"/>
        </w:rPr>
        <w:t>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6"/>
      <w:r>
        <w:rPr>
          <w:lang w:val="de-DE"/>
        </w:rPr>
        <w:t xml:space="preserve">verteilte Objekte </w:t>
      </w:r>
      <w:commentRangeEnd w:id="6"/>
      <w:r w:rsidR="00F403D0">
        <w:rPr>
          <w:rStyle w:val="Kommentarzeichen"/>
        </w:rPr>
        <w:commentReference w:id="6"/>
      </w:r>
      <w:r>
        <w:rPr>
          <w:lang w:val="de-DE"/>
        </w:rPr>
        <w:t xml:space="preserve">dar. Der Zugriff muss dabei so erfolgen, als würde das Objekt zu diesem Zeitpunkt </w:t>
      </w:r>
      <w:commentRangeStart w:id="7"/>
      <w:r>
        <w:rPr>
          <w:lang w:val="de-DE"/>
        </w:rPr>
        <w:t>nur durch einen Akteur bearbeitet werden und ist anschließend zu synchronisieren</w:t>
      </w:r>
      <w:commentRangeEnd w:id="7"/>
      <w:r w:rsidR="00F403D0">
        <w:rPr>
          <w:rStyle w:val="Kommentarzeichen"/>
        </w:rPr>
        <w:commentReference w:id="7"/>
      </w:r>
      <w:r>
        <w:rPr>
          <w:lang w:val="de-DE"/>
        </w:rPr>
        <w:t xml:space="preserve">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8"/>
      <w:r w:rsidR="00870053" w:rsidRPr="00636A6D">
        <w:rPr>
          <w:lang w:val="de-DE"/>
        </w:rPr>
        <w:t>war</w:t>
      </w:r>
      <w:r w:rsidR="0085194D" w:rsidRPr="00636A6D">
        <w:rPr>
          <w:lang w:val="de-DE"/>
        </w:rPr>
        <w:t xml:space="preserve"> </w:t>
      </w:r>
      <w:commentRangeEnd w:id="8"/>
      <w:r w:rsidR="00F403D0">
        <w:rPr>
          <w:rStyle w:val="Kommentarzeichen"/>
        </w:rPr>
        <w:commentReference w:id="8"/>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9"/>
      <w:r w:rsidR="00870053" w:rsidRPr="00636A6D">
        <w:rPr>
          <w:lang w:val="de-DE"/>
        </w:rPr>
        <w:t xml:space="preserve">in einer einzigen Applikation </w:t>
      </w:r>
      <w:commentRangeEnd w:id="9"/>
      <w:r w:rsidR="00F403D0">
        <w:rPr>
          <w:rStyle w:val="Kommentarzeichen"/>
        </w:rPr>
        <w:commentReference w:id="9"/>
      </w:r>
      <w:r w:rsidR="00870053" w:rsidRPr="00636A6D">
        <w:rPr>
          <w:lang w:val="de-DE"/>
        </w:rPr>
        <w:t xml:space="preserve">abgebildet wurden. Die Komponenten waren zum Teil durch </w:t>
      </w:r>
      <w:commentRangeStart w:id="10"/>
      <w:r w:rsidR="00870053" w:rsidRPr="00636A6D">
        <w:rPr>
          <w:lang w:val="de-DE"/>
        </w:rPr>
        <w:t>sehr viele</w:t>
      </w:r>
      <w:commentRangeEnd w:id="10"/>
      <w:r w:rsidR="00F403D0">
        <w:rPr>
          <w:rStyle w:val="Kommentarzeichen"/>
        </w:rPr>
        <w:commentReference w:id="10"/>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1"/>
      <w:r w:rsidRPr="00636A6D">
        <w:rPr>
          <w:lang w:val="de-DE"/>
        </w:rPr>
        <w:t>Struktur des Anwendungsszenarios</w:t>
      </w:r>
      <w:commentRangeEnd w:id="11"/>
      <w:r w:rsidR="00801D40">
        <w:rPr>
          <w:rStyle w:val="Kommentarzeichen"/>
          <w:i w:val="0"/>
          <w:iCs w:val="0"/>
        </w:rPr>
        <w:commentReference w:id="11"/>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 xml:space="preserve">Über die reine Chat-Funktionalität hinaus sollen </w:t>
      </w:r>
      <w:r w:rsidRPr="00636A6D">
        <w:rPr>
          <w:lang w:val="de-DE"/>
        </w:rPr>
        <w:lastRenderedPageBreak/>
        <w:t>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6BC284B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12"/>
      <w:r w:rsidRPr="00636A6D">
        <w:rPr>
          <w:lang w:val="de-DE"/>
        </w:rPr>
        <w:t>alte Projekt</w:t>
      </w:r>
      <w:commentRangeEnd w:id="12"/>
      <w:r w:rsidR="00403C01">
        <w:rPr>
          <w:rStyle w:val="Kommentarzeichen"/>
        </w:rPr>
        <w:commentReference w:id="12"/>
      </w:r>
      <w:r w:rsidRPr="00636A6D">
        <w:rPr>
          <w:lang w:val="de-DE"/>
        </w:rPr>
        <w:t xml:space="preserve"> als eine </w:t>
      </w:r>
      <w:commentRangeStart w:id="13"/>
      <w:r w:rsidR="00EA2F13">
        <w:rPr>
          <w:lang w:val="de-DE"/>
        </w:rPr>
        <w:t>monolithische</w:t>
      </w:r>
      <w:r w:rsidRPr="00636A6D">
        <w:rPr>
          <w:lang w:val="de-DE"/>
        </w:rPr>
        <w:t xml:space="preserve"> Java-Anwendung</w:t>
      </w:r>
      <w:commentRangeEnd w:id="13"/>
      <w:r w:rsidR="00403C01">
        <w:rPr>
          <w:rStyle w:val="Kommentarzeichen"/>
        </w:rPr>
        <w:commentReference w:id="13"/>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14"/>
      <w:r w:rsidRPr="00636A6D">
        <w:rPr>
          <w:lang w:val="de-DE"/>
        </w:rPr>
        <w:t>aus</w:t>
      </w:r>
      <w:commentRangeEnd w:id="14"/>
      <w:r w:rsidR="0087494A">
        <w:rPr>
          <w:rStyle w:val="Kommentarzeichen"/>
        </w:rPr>
        <w:commentReference w:id="14"/>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sidRPr="00A6598C">
        <w:rPr>
          <w:lang w:val="de-DE"/>
        </w:rPr>
        <w:t xml:space="preserve">Abbildung </w:t>
      </w:r>
      <w:r w:rsidR="006235AE">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15"/>
      <w:r w:rsidRPr="00636A6D">
        <w:rPr>
          <w:lang w:val="de-DE"/>
        </w:rPr>
        <w:t xml:space="preserve">sind differenziert zu betrachten </w:t>
      </w:r>
      <w:commentRangeEnd w:id="15"/>
      <w:r w:rsidR="0087494A">
        <w:rPr>
          <w:rStyle w:val="Kommentarzeichen"/>
        </w:rPr>
        <w:commentReference w:id="15"/>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16"/>
      <w:r w:rsidRPr="004B5266">
        <w:rPr>
          <w:lang w:val="de-DE"/>
        </w:rPr>
        <w:t xml:space="preserve">Die Server-Komponente beinhaltet alle Funktionen, die für die serverseitige Anwendung notwendig sind. </w:t>
      </w:r>
      <w:commentRangeEnd w:id="16"/>
      <w:r w:rsidR="0087494A">
        <w:rPr>
          <w:rStyle w:val="Kommentarzeichen"/>
        </w:rPr>
        <w:commentReference w:id="16"/>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17"/>
      <w:r w:rsidR="00DC20CF" w:rsidRPr="004B5266">
        <w:rPr>
          <w:lang w:val="de-DE"/>
        </w:rPr>
        <w:t xml:space="preserve">Datenobjekte </w:t>
      </w:r>
      <w:commentRangeEnd w:id="17"/>
      <w:r w:rsidR="00F81187">
        <w:rPr>
          <w:rStyle w:val="Kommentarzeichen"/>
        </w:rPr>
        <w:commentReference w:id="17"/>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18"/>
      <w:r w:rsidR="00B364D9" w:rsidRPr="004B5266">
        <w:rPr>
          <w:lang w:val="de-DE"/>
        </w:rPr>
        <w:t xml:space="preserve">Bauen </w:t>
      </w:r>
      <w:commentRangeEnd w:id="18"/>
      <w:r w:rsidR="00F81187">
        <w:rPr>
          <w:rStyle w:val="Kommentarzeichen"/>
        </w:rPr>
        <w:commentReference w:id="18"/>
      </w:r>
      <w:r w:rsidR="00B364D9" w:rsidRPr="004B5266">
        <w:rPr>
          <w:lang w:val="de-DE"/>
        </w:rPr>
        <w:t>der auszuliefernden WAR-Datei automatisch eingebunden.</w:t>
      </w:r>
    </w:p>
    <w:p w14:paraId="24109E53" w14:textId="71F2B50B"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6235AE" w:rsidRPr="00636A6D">
        <w:rPr>
          <w:lang w:val="de-DE"/>
        </w:rPr>
        <w:t xml:space="preserve">Abbildung </w:t>
      </w:r>
      <w:r w:rsidR="006235AE">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00AFC289" w:rsidR="00EE1CEB" w:rsidRPr="00636A6D" w:rsidRDefault="004F0950" w:rsidP="00332E98">
      <w:pPr>
        <w:pStyle w:val="Beschriftung"/>
        <w:jc w:val="both"/>
        <w:rPr>
          <w:lang w:val="de-DE"/>
        </w:rPr>
      </w:pPr>
      <w:bookmarkStart w:id="19" w:name="_Ref469399142"/>
      <w:bookmarkStart w:id="20"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2</w:t>
      </w:r>
      <w:r w:rsidRPr="00636A6D">
        <w:fldChar w:fldCharType="end"/>
      </w:r>
      <w:bookmarkEnd w:id="19"/>
      <w:r w:rsidRPr="00636A6D">
        <w:rPr>
          <w:lang w:val="de-DE"/>
        </w:rPr>
        <w:t xml:space="preserve">: </w:t>
      </w:r>
      <w:bookmarkStart w:id="21" w:name="_Ref469399124"/>
      <w:r w:rsidRPr="00636A6D">
        <w:rPr>
          <w:lang w:val="de-DE"/>
        </w:rPr>
        <w:t>Komponentenmodell der serverseitigen Anwendung</w:t>
      </w:r>
      <w:bookmarkEnd w:id="20"/>
      <w:bookmarkEnd w:id="21"/>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6C7E883A" w:rsidR="000F0B12" w:rsidRPr="00636A6D" w:rsidRDefault="000F0B12" w:rsidP="00332E98">
      <w:pPr>
        <w:jc w:val="both"/>
        <w:rPr>
          <w:lang w:val="de-DE"/>
        </w:rPr>
      </w:pPr>
      <w:r w:rsidRPr="00636A6D">
        <w:rPr>
          <w:lang w:val="de-DE"/>
        </w:rPr>
        <w:t xml:space="preserve">Anders als die Serverkomponente wurde der Client </w:t>
      </w:r>
      <w:commentRangeStart w:id="22"/>
      <w:r w:rsidRPr="00636A6D">
        <w:rPr>
          <w:lang w:val="de-DE"/>
        </w:rPr>
        <w:t xml:space="preserve">viel </w:t>
      </w:r>
      <w:commentRangeEnd w:id="22"/>
      <w:r w:rsidR="001834CB">
        <w:rPr>
          <w:rStyle w:val="Kommentarzeichen"/>
        </w:rPr>
        <w:commentReference w:id="22"/>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23"/>
      <w:r w:rsidRPr="00636A6D">
        <w:rPr>
          <w:lang w:val="de-DE"/>
        </w:rPr>
        <w:t>Der Code wurde allerdings in komplett unabhängigen Projek</w:t>
      </w:r>
      <w:r w:rsidR="00EC4695" w:rsidRPr="00636A6D">
        <w:rPr>
          <w:lang w:val="de-DE"/>
        </w:rPr>
        <w:t xml:space="preserve">ten entwickelt. </w:t>
      </w:r>
      <w:commentRangeEnd w:id="23"/>
      <w:r w:rsidR="00A0620B">
        <w:rPr>
          <w:rStyle w:val="Kommentarzeichen"/>
        </w:rPr>
        <w:commentReference w:id="23"/>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6235AE" w:rsidRPr="00636A6D">
        <w:rPr>
          <w:lang w:val="de-DE"/>
        </w:rPr>
        <w:t xml:space="preserve">Abbildung </w:t>
      </w:r>
      <w:r w:rsidR="006235AE">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24"/>
      <w:r w:rsidR="00EC4695" w:rsidRPr="00636A6D">
        <w:rPr>
          <w:lang w:val="de-DE"/>
        </w:rPr>
        <w:t>sehr schlank</w:t>
      </w:r>
      <w:commentRangeEnd w:id="24"/>
      <w:r w:rsidR="00370B29">
        <w:rPr>
          <w:rStyle w:val="Kommentarzeichen"/>
        </w:rPr>
        <w:commentReference w:id="24"/>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25"/>
      <w:r w:rsidR="006940C0" w:rsidRPr="00636A6D">
        <w:rPr>
          <w:lang w:val="de-DE"/>
        </w:rPr>
        <w:t xml:space="preserve">Konnektoren-Komponenten </w:t>
      </w:r>
      <w:commentRangeEnd w:id="25"/>
      <w:r w:rsidR="00370B29">
        <w:rPr>
          <w:rStyle w:val="Kommentarzeichen"/>
        </w:rPr>
        <w:commentReference w:id="25"/>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26"/>
      <w:commentRangeStart w:id="27"/>
      <w:r w:rsidR="00A640EA" w:rsidRPr="000A1BF5">
        <w:rPr>
          <w:highlight w:val="yellow"/>
          <w:lang w:val="de-DE"/>
        </w:rPr>
        <w:t>Dies</w:t>
      </w:r>
      <w:commentRangeEnd w:id="26"/>
      <w:r w:rsidR="000A1BF5" w:rsidRPr="000A1BF5">
        <w:rPr>
          <w:rStyle w:val="Kommentarzeichen"/>
          <w:highlight w:val="yellow"/>
        </w:rPr>
        <w:commentReference w:id="26"/>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27"/>
      <w:r w:rsidR="000A1BF5">
        <w:rPr>
          <w:rStyle w:val="Kommentarzeichen"/>
        </w:rPr>
        <w:commentReference w:id="27"/>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3E28D6C" w:rsidR="0080571B" w:rsidRPr="00636A6D" w:rsidRDefault="004F0950" w:rsidP="00332E98">
      <w:pPr>
        <w:pStyle w:val="Beschriftung"/>
        <w:jc w:val="both"/>
        <w:rPr>
          <w:lang w:val="de-DE"/>
        </w:rPr>
      </w:pPr>
      <w:bookmarkStart w:id="28"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3</w:t>
      </w:r>
      <w:r w:rsidRPr="00636A6D">
        <w:fldChar w:fldCharType="end"/>
      </w:r>
      <w:bookmarkEnd w:id="28"/>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29"/>
      <w:r w:rsidRPr="00636A6D">
        <w:rPr>
          <w:lang w:val="de-DE"/>
        </w:rPr>
        <w:t xml:space="preserve">eines </w:t>
      </w:r>
      <w:commentRangeEnd w:id="29"/>
      <w:r w:rsidR="000A1BF5">
        <w:rPr>
          <w:rStyle w:val="Kommentarzeichen"/>
        </w:rPr>
        <w:commentReference w:id="29"/>
      </w:r>
      <w:r w:rsidRPr="00636A6D">
        <w:rPr>
          <w:lang w:val="de-DE"/>
        </w:rPr>
        <w:t xml:space="preserve">Benchmarkings ist ein separater Baustein, der Benchmark-Client, implementiert. Anders als der vom </w:t>
      </w:r>
      <w:commentRangeStart w:id="30"/>
      <w:r w:rsidRPr="00636A6D">
        <w:rPr>
          <w:lang w:val="de-DE"/>
        </w:rPr>
        <w:t xml:space="preserve">Ausgang </w:t>
      </w:r>
      <w:commentRangeEnd w:id="30"/>
      <w:r w:rsidR="000A1BF5">
        <w:rPr>
          <w:rStyle w:val="Kommentarzeichen"/>
        </w:rPr>
        <w:commentReference w:id="30"/>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1"/>
      <w:r w:rsidRPr="00636A6D">
        <w:rPr>
          <w:lang w:val="de-DE"/>
        </w:rPr>
        <w:t>Anwendungsclient</w:t>
      </w:r>
      <w:commentRangeEnd w:id="31"/>
      <w:r w:rsidR="000A1BF5">
        <w:rPr>
          <w:rStyle w:val="Kommentarzeichen"/>
        </w:rPr>
        <w:commentReference w:id="31"/>
      </w:r>
      <w:r w:rsidRPr="00636A6D">
        <w:rPr>
          <w:lang w:val="de-DE"/>
        </w:rPr>
        <w:t xml:space="preserve">. Wie der </w:t>
      </w:r>
      <w:r w:rsidRPr="000A1BF5">
        <w:rPr>
          <w:highlight w:val="yellow"/>
          <w:lang w:val="de-DE"/>
        </w:rPr>
        <w:t>normale</w:t>
      </w:r>
      <w:r w:rsidRPr="00636A6D">
        <w:rPr>
          <w:lang w:val="de-DE"/>
        </w:rPr>
        <w:t xml:space="preserve"> Client, nutzt auch </w:t>
      </w:r>
      <w:commentRangeStart w:id="32"/>
      <w:r w:rsidRPr="00636A6D">
        <w:rPr>
          <w:lang w:val="de-DE"/>
        </w:rPr>
        <w:t xml:space="preserve">dieser </w:t>
      </w:r>
      <w:commentRangeEnd w:id="32"/>
      <w:r w:rsidR="004C7E9F">
        <w:rPr>
          <w:rStyle w:val="Kommentarzeichen"/>
        </w:rPr>
        <w:commentReference w:id="32"/>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EBD641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53EC22A7" w:rsidR="005749F2" w:rsidRDefault="005749F2" w:rsidP="00332E98">
      <w:pPr>
        <w:jc w:val="both"/>
        <w:rPr>
          <w:lang w:val="de-DE"/>
        </w:rPr>
      </w:pPr>
      <w:r w:rsidRPr="005749F2">
        <w:rPr>
          <w:lang w:val="de-DE"/>
        </w:rPr>
        <w:t xml:space="preserve">Das umzusetzende Datenmodell ist hierbei </w:t>
      </w:r>
      <w:commentRangeStart w:id="33"/>
      <w:r w:rsidRPr="005749F2">
        <w:rPr>
          <w:lang w:val="de-DE"/>
        </w:rPr>
        <w:t>sehr simpel</w:t>
      </w:r>
      <w:commentRangeEnd w:id="33"/>
      <w:r w:rsidR="004A2281">
        <w:rPr>
          <w:rStyle w:val="Kommentarzeichen"/>
        </w:rPr>
        <w:commentReference w:id="33"/>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r>
      <w:r w:rsidRPr="00D064F5">
        <w:rPr>
          <w:highlight w:val="red"/>
          <w:lang w:val="de-DE"/>
        </w:rPr>
        <w:fldChar w:fldCharType="separate"/>
      </w:r>
      <w:r w:rsidR="006235AE" w:rsidRPr="00D064F5">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w:t>
      </w:r>
      <w:r w:rsidR="00397D95">
        <w:rPr>
          <w:lang w:val="de-DE"/>
        </w:rPr>
        <w:t>DB vor allem auf das P</w:t>
      </w:r>
      <w:r w:rsidRPr="005749F2">
        <w:rPr>
          <w:lang w:val="de-DE"/>
        </w:rPr>
        <w:t xml:space="preserve">ersistieren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aus der </w:t>
      </w:r>
      <w:commentRangeStart w:id="34"/>
      <w:r w:rsidRPr="005749F2">
        <w:rPr>
          <w:lang w:val="de-DE"/>
        </w:rPr>
        <w:t xml:space="preserve">Absicherung </w:t>
      </w:r>
      <w:commentRangeEnd w:id="34"/>
      <w:r w:rsidR="003014AC">
        <w:rPr>
          <w:rStyle w:val="Kommentarzeichen"/>
        </w:rPr>
        <w:commentReference w:id="34"/>
      </w:r>
      <w:r w:rsidRPr="005749F2">
        <w:rPr>
          <w:lang w:val="de-DE"/>
        </w:rPr>
        <w:t xml:space="preserve">einer verteilten Transaktion, </w:t>
      </w:r>
      <w:r w:rsidRPr="003014AC">
        <w:rPr>
          <w:highlight w:val="yellow"/>
          <w:lang w:val="de-DE"/>
        </w:rPr>
        <w:t>denn beide Tabellen liegen in für sich eigene Datenbankinstanzen</w:t>
      </w:r>
      <w:r w:rsidRPr="005749F2">
        <w:rPr>
          <w:lang w:val="de-DE"/>
        </w:rPr>
        <w:t>. E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0DC3C65B"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1CCF0A72"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6235AE" w:rsidRPr="006730F2">
        <w:rPr>
          <w:lang w:val="de-DE"/>
        </w:rPr>
        <w:t xml:space="preserve">Abbildung </w:t>
      </w:r>
      <w:r w:rsidR="006235AE">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5FD66E1C" w:rsidR="00D51C3B" w:rsidRPr="00636A6D" w:rsidRDefault="00652D56" w:rsidP="00332E98">
      <w:pPr>
        <w:pStyle w:val="Beschriftung"/>
        <w:jc w:val="both"/>
        <w:rPr>
          <w:lang w:val="de-DE"/>
        </w:rPr>
      </w:pPr>
      <w:bookmarkStart w:id="3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6</w:t>
      </w:r>
      <w:r>
        <w:fldChar w:fldCharType="end"/>
      </w:r>
      <w:bookmarkEnd w:id="3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39CA000B"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634DA3">
        <w:rPr>
          <w:highlight w:val="yellow"/>
          <w:lang w:val="de-DE"/>
        </w:rPr>
        <w:t>detaillierte Umsetzungsdetails</w:t>
      </w:r>
      <w:r w:rsidRPr="00636A6D">
        <w:rPr>
          <w:lang w:val="de-DE"/>
        </w:rPr>
        <w:t xml:space="preserve">, </w:t>
      </w:r>
      <w:commentRangeStart w:id="36"/>
      <w:r w:rsidRPr="00636A6D">
        <w:rPr>
          <w:lang w:val="de-DE"/>
        </w:rPr>
        <w:t xml:space="preserve">welche als Anforderung an die Anwendung vorgegeben </w:t>
      </w:r>
      <w:r w:rsidR="00634DA3">
        <w:rPr>
          <w:lang w:val="de-DE"/>
        </w:rPr>
        <w:t>sind</w:t>
      </w:r>
      <w:commentRangeEnd w:id="36"/>
      <w:r w:rsidR="00634DA3">
        <w:rPr>
          <w:rStyle w:val="Kommentarzeichen"/>
        </w:rPr>
        <w:commentReference w:id="36"/>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3ABC3CEC" w:rsidR="00053FBA" w:rsidRPr="00BB635C" w:rsidRDefault="00053FBA" w:rsidP="00332E98">
      <w:pPr>
        <w:jc w:val="both"/>
        <w:rPr>
          <w:lang w:val="de-DE"/>
        </w:rPr>
      </w:pPr>
      <w:r w:rsidRPr="00BB635C">
        <w:rPr>
          <w:lang w:val="de-DE"/>
        </w:rPr>
        <w:t xml:space="preserve">Die Ursprüngliche Anforderung an die Chatapplikation definierte den Wildfly 8.2 als </w:t>
      </w:r>
      <w:commentRangeStart w:id="37"/>
      <w:r w:rsidRPr="00BB635C">
        <w:rPr>
          <w:lang w:val="de-DE"/>
        </w:rPr>
        <w:t>Zielsystem</w:t>
      </w:r>
      <w:commentRangeEnd w:id="37"/>
      <w:r w:rsidR="003B44FF">
        <w:rPr>
          <w:rStyle w:val="Kommentarzeichen"/>
        </w:rPr>
        <w:commentReference w:id="37"/>
      </w:r>
      <w:r w:rsidRPr="00BB635C">
        <w:rPr>
          <w:lang w:val="de-DE"/>
        </w:rPr>
        <w:t xml:space="preserve">. Unter Absprache </w:t>
      </w:r>
      <w:commentRangeStart w:id="38"/>
      <w:r w:rsidRPr="00BB635C">
        <w:rPr>
          <w:lang w:val="de-DE"/>
        </w:rPr>
        <w:t xml:space="preserve">wurde </w:t>
      </w:r>
      <w:commentRangeEnd w:id="38"/>
      <w:r w:rsidR="003B44FF">
        <w:rPr>
          <w:rStyle w:val="Kommentarzeichen"/>
        </w:rPr>
        <w:lastRenderedPageBreak/>
        <w:commentReference w:id="38"/>
      </w:r>
      <w:r w:rsidRPr="00BB635C">
        <w:rPr>
          <w:lang w:val="de-DE"/>
        </w:rPr>
        <w:t>jedoch im Nachgang der Umstieg auf eine</w:t>
      </w:r>
      <w:r w:rsidR="003B44FF">
        <w:rPr>
          <w:lang w:val="de-DE"/>
        </w:rPr>
        <w:t xml:space="preserve"> aktuellere Version des Wildfly</w:t>
      </w:r>
      <w:r w:rsidRPr="00BB635C">
        <w:rPr>
          <w:lang w:val="de-DE"/>
        </w:rPr>
        <w:t xml:space="preserve"> in Betracht gezogen und letztendlich umgesetzt. Für einen Umstieg auf die aktuelle Version 10.1.0 gelten vor allem die nachfolgend zusammengefassten Vorzüge</w:t>
      </w:r>
      <w:r w:rsidR="00A454CE">
        <w:rPr>
          <w:lang w:val="de-DE"/>
        </w:rPr>
        <w:t xml:space="preserve"> </w:t>
      </w:r>
      <w:commentRangeStart w:id="39"/>
      <w:r w:rsidR="00A454CE">
        <w:rPr>
          <w:lang w:val="de-DE"/>
        </w:rPr>
        <w:t xml:space="preserve">nach </w:t>
      </w:r>
      <w:commentRangeEnd w:id="39"/>
      <w:r w:rsidR="00D4532A">
        <w:rPr>
          <w:rStyle w:val="Kommentarzeichen"/>
        </w:rPr>
        <w:commentReference w:id="39"/>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4ABE836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2D39A4">
        <w:rPr>
          <w:highlight w:val="yellow"/>
          <w:lang w:val="de-DE"/>
        </w:rPr>
        <w:t>zukunftssicherer</w:t>
      </w:r>
      <w:r w:rsidRPr="00BB635C">
        <w:rPr>
          <w:lang w:val="de-DE"/>
        </w:rPr>
        <w:t>,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w:t>
      </w:r>
      <w:commentRangeStart w:id="40"/>
      <w:r w:rsidRPr="00BB635C">
        <w:rPr>
          <w:lang w:val="de-DE"/>
        </w:rPr>
        <w:t xml:space="preserve">aktuellste </w:t>
      </w:r>
      <w:commentRangeEnd w:id="40"/>
      <w:r w:rsidR="002D39A4">
        <w:rPr>
          <w:rStyle w:val="Kommentarzeichen"/>
        </w:rPr>
        <w:commentReference w:id="40"/>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6B66D173"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063354">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commentRangeStart w:id="41"/>
      <w:r w:rsidR="00FE03E6" w:rsidRPr="00BB635C">
        <w:rPr>
          <w:lang w:val="de-DE"/>
        </w:rPr>
        <w:t>ei</w:t>
      </w:r>
      <w:r w:rsidR="00263241">
        <w:rPr>
          <w:lang w:val="de-DE"/>
        </w:rPr>
        <w:t xml:space="preserve">nfachem </w:t>
      </w:r>
      <w:commentRangeEnd w:id="41"/>
      <w:r w:rsidR="00063354">
        <w:rPr>
          <w:rStyle w:val="Kommentarzeichen"/>
        </w:rPr>
        <w:commentReference w:id="41"/>
      </w:r>
      <w:r w:rsidR="00263241">
        <w:rPr>
          <w:lang w:val="de-DE"/>
        </w:rPr>
        <w:t>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Build- und </w:t>
      </w:r>
      <w:commentRangeStart w:id="42"/>
      <w:r w:rsidRPr="00636A6D">
        <w:rPr>
          <w:lang w:val="de-DE"/>
        </w:rPr>
        <w:t>Deploymanagement</w:t>
      </w:r>
      <w:commentRangeEnd w:id="42"/>
      <w:r w:rsidR="00063354">
        <w:rPr>
          <w:rStyle w:val="Kommentarzeichen"/>
          <w:i w:val="0"/>
          <w:iCs w:val="0"/>
        </w:rPr>
        <w:commentReference w:id="42"/>
      </w:r>
    </w:p>
    <w:p w14:paraId="016BB880" w14:textId="6028511D" w:rsidR="00310DA8" w:rsidRDefault="00310DA8" w:rsidP="00332E98">
      <w:pPr>
        <w:pStyle w:val="Text"/>
        <w:ind w:firstLine="0"/>
        <w:rPr>
          <w:lang w:val="de-DE"/>
        </w:rPr>
      </w:pPr>
      <w:r w:rsidRPr="00636A6D">
        <w:rPr>
          <w:lang w:val="de-DE"/>
        </w:rPr>
        <w:t>Mittels des Einsatzes eines Dependency- und Build</w:t>
      </w:r>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Maven</w:t>
      </w:r>
      <w:r w:rsidRPr="00BB635C">
        <w:rPr>
          <w:lang w:val="de-DE"/>
        </w:rPr>
        <w:t xml:space="preserve">, bringt die </w:t>
      </w:r>
      <w:r w:rsidRPr="00662806">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757469">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02498769"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 xml:space="preserve">der </w:t>
      </w:r>
      <w:r w:rsidR="00D611CB">
        <w:rPr>
          <w:lang w:val="de-DE"/>
        </w:rPr>
        <w:t>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2D90BCD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w:t>
      </w:r>
      <w:commentRangeStart w:id="43"/>
      <w:r>
        <w:rPr>
          <w:lang w:val="de-DE"/>
        </w:rPr>
        <w:t xml:space="preserve">zusammenhängend zwei JTA-Transaktionen </w:t>
      </w:r>
      <w:commentRangeEnd w:id="43"/>
      <w:r w:rsidR="00BE28B0">
        <w:rPr>
          <w:rStyle w:val="Kommentarzeichen"/>
        </w:rPr>
        <w:commentReference w:id="43"/>
      </w:r>
      <w:r>
        <w:rPr>
          <w:lang w:val="de-DE"/>
        </w:rPr>
        <w:t xml:space="preserve">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6235AE">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00B84122" w:rsidR="00C56C67" w:rsidRPr="00C56C67" w:rsidRDefault="00C56C67" w:rsidP="00C56C67">
      <w:pPr>
        <w:jc w:val="both"/>
        <w:rPr>
          <w:lang w:val="de-DE"/>
        </w:rPr>
      </w:pPr>
      <w:r w:rsidRPr="00C56C67">
        <w:rPr>
          <w:lang w:val="de-DE"/>
        </w:rPr>
        <w:t xml:space="preserve">Wie </w:t>
      </w:r>
      <w:commentRangeStart w:id="44"/>
      <w:r w:rsidRPr="00C56C67">
        <w:rPr>
          <w:lang w:val="de-DE"/>
        </w:rPr>
        <w:t xml:space="preserve">zu Beginn </w:t>
      </w:r>
      <w:commentRangeEnd w:id="44"/>
      <w:r w:rsidR="00BE28B0">
        <w:rPr>
          <w:rStyle w:val="Kommentarzeichen"/>
        </w:rPr>
        <w:commentReference w:id="44"/>
      </w:r>
      <w:r w:rsidRPr="00C56C67">
        <w:rPr>
          <w:lang w:val="de-DE"/>
        </w:rPr>
        <w:t xml:space="preserve">bereits beschrieben, gilt es das System in eine </w:t>
      </w:r>
      <w:commentRangeStart w:id="45"/>
      <w:r w:rsidRPr="00C56C67">
        <w:rPr>
          <w:lang w:val="de-DE"/>
        </w:rPr>
        <w:t xml:space="preserve">Message-Service-Architektur </w:t>
      </w:r>
      <w:commentRangeEnd w:id="45"/>
      <w:r w:rsidR="00BE28B0">
        <w:rPr>
          <w:rStyle w:val="Kommentarzeichen"/>
        </w:rPr>
        <w:commentReference w:id="45"/>
      </w:r>
      <w:r w:rsidRPr="00C56C67">
        <w:rPr>
          <w:lang w:val="de-DE"/>
        </w:rPr>
        <w:t xml:space="preserve">zu überführen. Hierfür kommen </w:t>
      </w:r>
      <w:r w:rsidRPr="00BE28B0">
        <w:rPr>
          <w:highlight w:val="yellow"/>
          <w:lang w:val="de-DE"/>
        </w:rPr>
        <w:t>einige Technologien</w:t>
      </w:r>
      <w:r w:rsidRPr="00C56C67">
        <w:rPr>
          <w:lang w:val="de-DE"/>
        </w:rPr>
        <w:t xml:space="preserve"> zum Einsatz, die durch den </w:t>
      </w:r>
      <w:commentRangeStart w:id="46"/>
      <w:r w:rsidRPr="00C56C67">
        <w:rPr>
          <w:lang w:val="de-DE"/>
        </w:rPr>
        <w:t>JavaEE</w:t>
      </w:r>
      <w:commentRangeEnd w:id="46"/>
      <w:r w:rsidR="00BE28B0">
        <w:rPr>
          <w:rStyle w:val="Kommentarzeichen"/>
        </w:rPr>
        <w:commentReference w:id="46"/>
      </w:r>
      <w:r w:rsidRPr="00C56C67">
        <w:rPr>
          <w:lang w:val="de-DE"/>
        </w:rPr>
        <w:t>-Stack spezifiziert und durch den Applikationsserver unterstützt werden. Nebe</w:t>
      </w:r>
      <w:r w:rsidR="00BE28B0">
        <w:rPr>
          <w:lang w:val="de-DE"/>
        </w:rPr>
        <w:t>n dem bereits beschriebenen JMS</w:t>
      </w:r>
      <w:r w:rsidRPr="00C56C67">
        <w:rPr>
          <w:lang w:val="de-DE"/>
        </w:rPr>
        <w:t xml:space="preserve"> werden ebenfalls JAX-RS, JPA und </w:t>
      </w:r>
      <w:commentRangeStart w:id="47"/>
      <w:r w:rsidRPr="00C56C67">
        <w:rPr>
          <w:lang w:val="de-DE"/>
        </w:rPr>
        <w:t>JTA</w:t>
      </w:r>
      <w:r w:rsidR="000B5128">
        <w:rPr>
          <w:lang w:val="de-DE"/>
        </w:rPr>
        <w:t xml:space="preserve"> (Java Transaction API)</w:t>
      </w:r>
      <w:r w:rsidRPr="00C56C67">
        <w:rPr>
          <w:lang w:val="de-DE"/>
        </w:rPr>
        <w:t xml:space="preserve"> </w:t>
      </w:r>
      <w:commentRangeEnd w:id="47"/>
      <w:r w:rsidR="00BE28B0">
        <w:rPr>
          <w:rStyle w:val="Kommentarzeichen"/>
        </w:rPr>
        <w:commentReference w:id="47"/>
      </w:r>
      <w:r w:rsidRPr="00C56C67">
        <w:rPr>
          <w:lang w:val="de-DE"/>
        </w:rPr>
        <w:t>zur Umsetzung der Anforderungen eingesetzt und deshalb in den nachfolgenden Abschnitten beschrieben. Grundleg</w:t>
      </w:r>
      <w:r w:rsidR="004A6974">
        <w:rPr>
          <w:lang w:val="de-DE"/>
        </w:rPr>
        <w:t>ende JavaEE-Technologien wie die</w:t>
      </w:r>
      <w:r w:rsidRPr="00C56C67">
        <w:rPr>
          <w:lang w:val="de-DE"/>
        </w:rPr>
        <w:t xml:space="preserve"> Context and Dependency Injection (CDI) sowie die Enterprise-Java-Beans (EJB) werden ebenfalls verwendet und </w:t>
      </w:r>
      <w:commentRangeStart w:id="48"/>
      <w:r w:rsidRPr="00C56C67">
        <w:rPr>
          <w:lang w:val="de-DE"/>
        </w:rPr>
        <w:t xml:space="preserve">unterstützen die Umsetzung der Funktionalitäten durch Container-, Context- und Bean-Management </w:t>
      </w:r>
      <w:commentRangeEnd w:id="48"/>
      <w:r w:rsidR="00345365">
        <w:rPr>
          <w:rStyle w:val="Kommentarzeichen"/>
        </w:rPr>
        <w:commentReference w:id="48"/>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49"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DE59DD5" w:rsidR="00C56C67" w:rsidRPr="00C56C67" w:rsidRDefault="00C56C67" w:rsidP="00C56C67">
      <w:pPr>
        <w:jc w:val="both"/>
        <w:rPr>
          <w:lang w:val="de-DE"/>
        </w:rPr>
      </w:pPr>
      <w:commentRangeStart w:id="50"/>
      <w:r w:rsidRPr="00C56C67">
        <w:rPr>
          <w:lang w:val="de-DE"/>
        </w:rPr>
        <w:t>Es gilt den TCP-Websocket zu entfernen</w:t>
      </w:r>
      <w:commentRangeEnd w:id="50"/>
      <w:r w:rsidR="00494CCB">
        <w:rPr>
          <w:rStyle w:val="Kommentarzeichen"/>
        </w:rPr>
        <w:commentReference w:id="50"/>
      </w:r>
      <w:r w:rsidRPr="00C56C67">
        <w:rPr>
          <w:lang w:val="de-DE"/>
        </w:rPr>
        <w:t xml:space="preserve">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w:t>
      </w:r>
      <w:commentRangeStart w:id="51"/>
      <w:r w:rsidRPr="00C56C67">
        <w:rPr>
          <w:lang w:val="de-DE"/>
        </w:rPr>
        <w:t>diesem</w:t>
      </w:r>
      <w:commentRangeEnd w:id="51"/>
      <w:r w:rsidR="00F5396F">
        <w:rPr>
          <w:rStyle w:val="Kommentarzeichen"/>
        </w:rPr>
        <w:commentReference w:id="51"/>
      </w:r>
      <w:r w:rsidRPr="00C56C67">
        <w:rPr>
          <w:lang w:val="de-DE"/>
        </w:rPr>
        <w:t xml:space="preserve"> Context kann die Chatanwendung bei auftretenden Problemen ein mögliches Rollback durchführen. </w:t>
      </w:r>
    </w:p>
    <w:p w14:paraId="2766C445" w14:textId="5E6C30B1"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Session-</w:t>
      </w:r>
      <w:r w:rsidRPr="00C56C67">
        <w:rPr>
          <w:lang w:val="de-DE"/>
        </w:rPr>
        <w:t xml:space="preserve">Beans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r w:rsidRPr="00C56C67">
        <w:rPr>
          <w:lang w:val="de-DE"/>
        </w:rPr>
        <w:t>RESTful Webservices</w:t>
      </w:r>
    </w:p>
    <w:p w14:paraId="2C696E7E" w14:textId="2147AA06"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w:t>
      </w:r>
      <w:r>
        <w:rPr>
          <w:color w:val="000000"/>
          <w:lang w:val="de-DE" w:eastAsia="de-DE"/>
        </w:rPr>
        <w:lastRenderedPageBreak/>
        <w:t xml:space="preserve">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w:t>
      </w:r>
      <w:commentRangeStart w:id="52"/>
      <w:r>
        <w:rPr>
          <w:color w:val="000000"/>
          <w:lang w:val="de-DE" w:eastAsia="de-DE"/>
        </w:rPr>
        <w:t xml:space="preserve">vollkommen </w:t>
      </w:r>
      <w:commentRangeEnd w:id="52"/>
      <w:r w:rsidR="00CF1A93">
        <w:rPr>
          <w:rStyle w:val="Kommentarzeichen"/>
        </w:rPr>
        <w:commentReference w:id="52"/>
      </w:r>
      <w:r>
        <w:rPr>
          <w:color w:val="000000"/>
          <w:lang w:val="de-DE" w:eastAsia="de-DE"/>
        </w:rPr>
        <w:t>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49"/>
    </w:p>
    <w:p w14:paraId="7BE62CD5" w14:textId="28DF2B7B" w:rsidR="009755FD" w:rsidRDefault="009755FD" w:rsidP="00332E98">
      <w:pPr>
        <w:jc w:val="both"/>
        <w:rPr>
          <w:lang w:val="de-DE"/>
        </w:rPr>
      </w:pPr>
      <w:r w:rsidRPr="000A5242">
        <w:rPr>
          <w:lang w:val="de-DE"/>
        </w:rPr>
        <w:t xml:space="preserve">X/OpenXA (XA) ist </w:t>
      </w:r>
      <w:bookmarkStart w:id="53" w:name="_GoBack"/>
      <w:bookmarkEnd w:id="53"/>
      <w:r w:rsidRPr="000A5242">
        <w:rPr>
          <w:lang w:val="de-DE"/>
        </w:rPr>
        <w:t>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56099C3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6235AE">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w:t>
      </w:r>
      <w:r w:rsidRPr="00BB635C">
        <w:rPr>
          <w:lang w:val="de-DE"/>
        </w:rPr>
        <w:t xml:space="preserve">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6235AE">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3610E71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235AE">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54"/>
      <w:commentRangeStart w:id="55"/>
      <w:r w:rsidRPr="00054216">
        <w:rPr>
          <w:highlight w:val="red"/>
          <w:lang w:val="de-DE"/>
        </w:rPr>
        <w:t>zurück</w:t>
      </w:r>
      <w:commentRangeEnd w:id="54"/>
      <w:r w:rsidR="00054216">
        <w:rPr>
          <w:rStyle w:val="Kommentarzeichen"/>
          <w:i w:val="0"/>
          <w:iCs w:val="0"/>
          <w:color w:val="auto"/>
        </w:rPr>
        <w:commentReference w:id="54"/>
      </w:r>
      <w:commentRangeEnd w:id="55"/>
      <w:r w:rsidR="00EC51A6">
        <w:rPr>
          <w:rStyle w:val="Kommentarzeichen"/>
          <w:i w:val="0"/>
          <w:iCs w:val="0"/>
          <w:color w:val="auto"/>
        </w:rPr>
        <w:commentReference w:id="55"/>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56" w:name="_Ref470198118"/>
      <w:r>
        <w:rPr>
          <w:lang w:val="de-DE"/>
        </w:rPr>
        <w:t>Weitere Umsetzungsmerkmale</w:t>
      </w:r>
      <w:bookmarkEnd w:id="56"/>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23267EAE"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6235AE">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B46577F" w:rsidR="006F4EBF" w:rsidRPr="000A5242" w:rsidRDefault="006F4EBF" w:rsidP="00332E98">
      <w:pPr>
        <w:pStyle w:val="Beschriftung"/>
        <w:jc w:val="both"/>
        <w:rPr>
          <w:lang w:val="de-DE"/>
        </w:rPr>
      </w:pPr>
      <w:bookmarkStart w:id="57"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6235AE">
        <w:rPr>
          <w:noProof/>
          <w:lang w:val="de-DE"/>
        </w:rPr>
        <w:t>8</w:t>
      </w:r>
      <w:r>
        <w:fldChar w:fldCharType="end"/>
      </w:r>
      <w:bookmarkEnd w:id="57"/>
      <w:r w:rsidRPr="00CD1AD7">
        <w:rPr>
          <w:lang w:val="de-DE"/>
        </w:rPr>
        <w:t>: Verteilung der Testumgebung</w:t>
      </w:r>
    </w:p>
    <w:p w14:paraId="0DC58EFC" w14:textId="3FF9247C"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6235AE" w:rsidRPr="00CD1AD7">
        <w:rPr>
          <w:lang w:val="de-DE"/>
        </w:rPr>
        <w:t xml:space="preserve">Abbildung </w:t>
      </w:r>
      <w:r w:rsidR="006235AE">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58" w:name="_Ref470198186"/>
      <w:r>
        <w:rPr>
          <w:lang w:val="de-DE"/>
        </w:rPr>
        <w:t>Maßnahmen zur Perform</w:t>
      </w:r>
      <w:r w:rsidR="00805A3E">
        <w:rPr>
          <w:lang w:val="de-DE"/>
        </w:rPr>
        <w:t>a</w:t>
      </w:r>
      <w:r>
        <w:rPr>
          <w:lang w:val="de-DE"/>
        </w:rPr>
        <w:t>nceoptimierung</w:t>
      </w:r>
      <w:bookmarkEnd w:id="58"/>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w:t>
      </w:r>
      <w:r w:rsidRPr="00D62CD2">
        <w:rPr>
          <w:lang w:val="de-DE"/>
        </w:rPr>
        <w:t>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lastRenderedPageBreak/>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551080C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6235AE">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B6029AC"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235AE" w:rsidRPr="006976D0">
        <w:rPr>
          <w:lang w:val="de-DE"/>
        </w:rPr>
        <w:t xml:space="preserve">Abbildung </w:t>
      </w:r>
      <w:r w:rsidR="006235AE">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235AE">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6235AE" w:rsidRPr="00027C22">
        <w:rPr>
          <w:lang w:val="de-DE"/>
        </w:rPr>
        <w:t xml:space="preserve">Abbildung </w:t>
      </w:r>
      <w:r w:rsidR="006235AE">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20699C82" w:rsidR="006976D0" w:rsidRDefault="006976D0" w:rsidP="006976D0">
      <w:pPr>
        <w:pStyle w:val="Beschriftung"/>
        <w:rPr>
          <w:lang w:val="de-DE"/>
        </w:rPr>
      </w:pPr>
      <w:bookmarkStart w:id="59" w:name="_Ref470099584"/>
      <w:bookmarkStart w:id="60"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9</w:t>
      </w:r>
      <w:r>
        <w:fldChar w:fldCharType="end"/>
      </w:r>
      <w:bookmarkEnd w:id="59"/>
      <w:r w:rsidRPr="006976D0">
        <w:rPr>
          <w:lang w:val="de-DE"/>
        </w:rPr>
        <w:t xml:space="preserve"> Ablauf des ne</w:t>
      </w:r>
      <w:r>
        <w:rPr>
          <w:lang w:val="de-DE"/>
        </w:rPr>
        <w:t>uimplementierten Ben</w:t>
      </w:r>
      <w:r w:rsidRPr="006976D0">
        <w:rPr>
          <w:lang w:val="de-DE"/>
        </w:rPr>
        <w:t>chmarking-Tests</w:t>
      </w:r>
      <w:bookmarkEnd w:id="60"/>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331C6938"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6235AE">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32B9AB9D" w:rsidR="0056231A" w:rsidRDefault="0056231A" w:rsidP="0056231A">
      <w:pPr>
        <w:pStyle w:val="Beschriftung"/>
        <w:jc w:val="both"/>
        <w:rPr>
          <w:lang w:val="de-DE"/>
        </w:rPr>
      </w:pPr>
      <w:bookmarkStart w:id="61"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1</w:t>
      </w:r>
      <w:r>
        <w:fldChar w:fldCharType="end"/>
      </w:r>
      <w:bookmarkEnd w:id="61"/>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6E717942" w:rsidR="0056231A" w:rsidRPr="007B33F8" w:rsidRDefault="0056231A" w:rsidP="0056231A">
      <w:pPr>
        <w:pStyle w:val="Beschriftung"/>
        <w:rPr>
          <w:lang w:val="de-DE"/>
        </w:rPr>
      </w:pPr>
      <w:bookmarkStart w:id="62"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2</w:t>
      </w:r>
      <w:r>
        <w:fldChar w:fldCharType="end"/>
      </w:r>
      <w:bookmarkEnd w:id="62"/>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763092C4" w:rsidR="0056231A" w:rsidRDefault="0056231A" w:rsidP="0056231A">
      <w:pPr>
        <w:pStyle w:val="Beschriftung"/>
        <w:rPr>
          <w:lang w:val="de-DE"/>
        </w:rPr>
      </w:pPr>
      <w:bookmarkStart w:id="63"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3</w:t>
      </w:r>
      <w:r>
        <w:fldChar w:fldCharType="end"/>
      </w:r>
      <w:bookmarkEnd w:id="63"/>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BFE2BDD" w:rsidR="00A86F59" w:rsidRPr="00A86F59" w:rsidRDefault="00A86F59" w:rsidP="00A86F59">
      <w:pPr>
        <w:pStyle w:val="Beschriftung"/>
        <w:rPr>
          <w:lang w:val="de-DE"/>
        </w:rPr>
      </w:pPr>
      <w:bookmarkStart w:id="64"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4</w:t>
      </w:r>
      <w:r>
        <w:fldChar w:fldCharType="end"/>
      </w:r>
      <w:bookmarkEnd w:id="64"/>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2A4E24"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65pt">
            <v:imagedata r:id="rId24" o:title="Test_75_clients_1_cpu_memory"/>
          </v:shape>
        </w:pict>
      </w:r>
    </w:p>
    <w:p w14:paraId="7C3440B0" w14:textId="01CB5568" w:rsidR="00A86F59" w:rsidRPr="0056231A" w:rsidRDefault="008F0426" w:rsidP="008F0426">
      <w:pPr>
        <w:pStyle w:val="Beschriftung"/>
        <w:rPr>
          <w:lang w:val="de-DE"/>
        </w:rPr>
      </w:pPr>
      <w:bookmarkStart w:id="65"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5</w:t>
      </w:r>
      <w:r>
        <w:fldChar w:fldCharType="end"/>
      </w:r>
      <w:bookmarkEnd w:id="65"/>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7FAC39F8"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6235AE" w:rsidRPr="0056231A">
        <w:rPr>
          <w:lang w:val="de-DE"/>
        </w:rPr>
        <w:t>Abbildung</w:t>
      </w:r>
      <w:r w:rsidR="006235AE" w:rsidRPr="0056231A">
        <w:rPr>
          <w:noProof/>
          <w:lang w:val="de-DE"/>
        </w:rPr>
        <w:t xml:space="preserve"> </w:t>
      </w:r>
      <w:r w:rsidR="006235AE">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6235AE" w:rsidRPr="007B33F8">
        <w:rPr>
          <w:lang w:val="de-DE"/>
        </w:rPr>
        <w:t>Abbildung</w:t>
      </w:r>
      <w:r w:rsidR="006235AE" w:rsidRPr="007B33F8">
        <w:rPr>
          <w:noProof/>
          <w:lang w:val="de-DE"/>
        </w:rPr>
        <w:t xml:space="preserve"> </w:t>
      </w:r>
      <w:r w:rsidR="006235AE">
        <w:rPr>
          <w:noProof/>
          <w:lang w:val="de-DE"/>
        </w:rPr>
        <w:t>12</w:t>
      </w:r>
      <w:r>
        <w:rPr>
          <w:lang w:val="de-DE"/>
        </w:rPr>
        <w:fldChar w:fldCharType="end"/>
      </w:r>
      <w:r w:rsidR="008668C9">
        <w:rPr>
          <w:lang w:val="de-DE"/>
        </w:rPr>
        <w:t xml:space="preserve"> hervorgeht, </w:t>
      </w:r>
      <w:r w:rsidR="008668C9">
        <w:rPr>
          <w:lang w:val="de-DE"/>
        </w:rPr>
        <w:t xml:space="preserve">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3F397861"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6235AE" w:rsidRPr="0056231A">
        <w:rPr>
          <w:lang w:val="de-DE"/>
        </w:rPr>
        <w:t xml:space="preserve">Abbildung </w:t>
      </w:r>
      <w:r w:rsidR="006235AE">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BE91A39"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6235AE" w:rsidRPr="007B33F8">
        <w:rPr>
          <w:lang w:val="de-DE"/>
        </w:rPr>
        <w:t xml:space="preserve">Abbildung </w:t>
      </w:r>
      <w:r w:rsidR="006235AE">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58630C16"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6235AE" w:rsidRPr="007B33F8">
        <w:rPr>
          <w:lang w:val="de-DE"/>
        </w:rPr>
        <w:t xml:space="preserve">Abbildung </w:t>
      </w:r>
      <w:r w:rsidR="006235AE">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4B69BE1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6235AE">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6235AE">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66" w:name="_Ref469407729"/>
      <w:r w:rsidRPr="00565C3F">
        <w:rPr>
          <w:lang w:val="de-DE"/>
        </w:rPr>
        <w:t>Gesamtarchitekturen im Vergleich</w:t>
      </w:r>
      <w:bookmarkEnd w:id="66"/>
    </w:p>
    <w:p w14:paraId="4448BACD" w14:textId="5EB63D50"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BF52E0" w:rsidRPr="00A6598C" w:rsidRDefault="00BF52E0" w:rsidP="003703C0">
                            <w:pPr>
                              <w:pStyle w:val="Beschriftung"/>
                              <w:rPr>
                                <w:noProof/>
                                <w:sz w:val="20"/>
                                <w:szCs w:val="20"/>
                                <w:lang w:val="de-DE"/>
                              </w:rPr>
                            </w:pPr>
                            <w:bookmarkStart w:id="6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6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BF52E0" w:rsidRPr="00A6598C" w:rsidRDefault="00BF52E0" w:rsidP="003703C0">
                      <w:pPr>
                        <w:pStyle w:val="Beschriftung"/>
                        <w:rPr>
                          <w:noProof/>
                          <w:sz w:val="20"/>
                          <w:szCs w:val="20"/>
                          <w:lang w:val="de-DE"/>
                        </w:rPr>
                      </w:pPr>
                      <w:bookmarkStart w:id="6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6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6235AE" w:rsidRPr="00A6598C">
        <w:rPr>
          <w:lang w:val="de-DE"/>
        </w:rPr>
        <w:t xml:space="preserve">Abbildung </w:t>
      </w:r>
      <w:r w:rsidR="006235AE">
        <w:rPr>
          <w:noProof/>
          <w:lang w:val="de-DE"/>
        </w:rPr>
        <w:t>16</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BF52E0" w:rsidRPr="00786A23" w:rsidRDefault="00BF52E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BF52E0" w:rsidRPr="00786A23" w:rsidRDefault="00BF52E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69" w:name="_Ref469992098"/>
      <w:r w:rsidRPr="00565C3F">
        <w:rPr>
          <w:lang w:val="de-DE"/>
        </w:rPr>
        <w:t>Chatclient Masken</w:t>
      </w:r>
      <w:bookmarkEnd w:id="69"/>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BF52E0"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2A4E24">
        <w:rPr>
          <w:noProof/>
          <w:highlight w:val="yellow"/>
          <w:lang w:val="de-DE" w:eastAsia="de-DE"/>
        </w:rPr>
        <w:pict w14:anchorId="50E5E2B4">
          <v:shape id="_x0000_i1026" type="#_x0000_t75" style="width:311pt;height:361.3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70" w:name="_Ref469992103"/>
      <w:r w:rsidRPr="00565C3F">
        <w:rPr>
          <w:lang w:val="de-DE"/>
        </w:rPr>
        <w:lastRenderedPageBreak/>
        <w:t>Benchmarkingclient Masken</w:t>
      </w:r>
      <w:bookmarkEnd w:id="70"/>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BF52E0"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0" o:title="benchmarkingMaske2"/>
            <w10:wrap type="tight"/>
          </v:shape>
        </w:pict>
      </w:r>
    </w:p>
    <w:p w14:paraId="203F18F3" w14:textId="79AC25E6" w:rsidR="00E82E24" w:rsidRDefault="002A4E24" w:rsidP="00332E98">
      <w:pPr>
        <w:jc w:val="both"/>
        <w:rPr>
          <w:lang w:val="de-DE"/>
        </w:rPr>
      </w:pPr>
      <w:r>
        <w:rPr>
          <w:noProof/>
          <w:lang w:val="de-DE" w:eastAsia="de-DE"/>
        </w:rPr>
        <w:pict w14:anchorId="1E36EFEE">
          <v:shape id="_x0000_i1027" type="#_x0000_t75" style="width:250.65pt;height:178.65pt">
            <v:imagedata r:id="rId31" o:title="benchmarkingMaske1"/>
          </v:shape>
        </w:pict>
      </w:r>
    </w:p>
    <w:p w14:paraId="2FACE497" w14:textId="77777777" w:rsidR="00C45B2B" w:rsidRDefault="00C45B2B" w:rsidP="00332E98">
      <w:pPr>
        <w:jc w:val="both"/>
        <w:rPr>
          <w:lang w:val="de-DE"/>
        </w:rPr>
      </w:pPr>
    </w:p>
    <w:p w14:paraId="16CA452E" w14:textId="4B605287" w:rsidR="00C45B2B" w:rsidRDefault="00BF52E0"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2" o:title="benchmarkingMaske4"/>
            <w10:wrap type="tight"/>
          </v:shape>
        </w:pict>
      </w:r>
    </w:p>
    <w:p w14:paraId="68CCC4C2" w14:textId="302A94A4" w:rsidR="00C45B2B" w:rsidRDefault="002A4E24" w:rsidP="00332E98">
      <w:pPr>
        <w:jc w:val="both"/>
        <w:rPr>
          <w:lang w:val="de-DE"/>
        </w:rPr>
      </w:pPr>
      <w:r>
        <w:rPr>
          <w:noProof/>
          <w:lang w:val="de-DE" w:eastAsia="de-DE"/>
        </w:rPr>
        <w:pict w14:anchorId="3C9F3D73">
          <v:shape id="_x0000_i1028" type="#_x0000_t75" style="width:247.65pt;height:177.35pt">
            <v:imagedata r:id="rId33" o:title="benchmarkingMaske3"/>
          </v:shape>
        </w:pict>
      </w:r>
    </w:p>
    <w:p w14:paraId="12A53885" w14:textId="77777777" w:rsidR="00C45B2B" w:rsidRDefault="00C45B2B" w:rsidP="00332E98">
      <w:pPr>
        <w:jc w:val="both"/>
        <w:rPr>
          <w:lang w:val="de-DE"/>
        </w:rPr>
      </w:pPr>
    </w:p>
    <w:p w14:paraId="67760B53" w14:textId="085E4FEF" w:rsidR="00C45B2B" w:rsidRDefault="00BF52E0"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4" o:title="benchmarkingMaske6"/>
            <w10:wrap type="tight"/>
          </v:shape>
        </w:pict>
      </w:r>
    </w:p>
    <w:p w14:paraId="369D5428" w14:textId="5D07F006" w:rsidR="00C45B2B" w:rsidRDefault="00BF52E0" w:rsidP="00332E98">
      <w:pPr>
        <w:jc w:val="both"/>
        <w:rPr>
          <w:lang w:val="de-DE"/>
        </w:rPr>
      </w:pPr>
      <w:r>
        <w:rPr>
          <w:noProof/>
          <w:lang w:val="de-DE" w:eastAsia="de-DE"/>
        </w:rPr>
        <w:pict w14:anchorId="44054343">
          <v:shape id="_x0000_i1029" type="#_x0000_t75" style="width:248pt;height:174.6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71" w:name="_Ref470099851"/>
      <w:r>
        <w:rPr>
          <w:lang w:val="de-DE"/>
        </w:rPr>
        <w:lastRenderedPageBreak/>
        <w:t>Benchmarking-Tests</w:t>
      </w:r>
      <w:bookmarkEnd w:id="71"/>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569C957E" w:rsidR="006976D0" w:rsidRPr="00027C22" w:rsidRDefault="00027C22" w:rsidP="00027C22">
      <w:pPr>
        <w:pStyle w:val="Beschriftung"/>
        <w:rPr>
          <w:lang w:val="de-DE"/>
        </w:rPr>
      </w:pPr>
      <w:bookmarkStart w:id="72"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6235AE">
        <w:rPr>
          <w:noProof/>
          <w:lang w:val="de-DE"/>
        </w:rPr>
        <w:t>18</w:t>
      </w:r>
      <w:r>
        <w:fldChar w:fldCharType="end"/>
      </w:r>
      <w:bookmarkEnd w:id="72"/>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532CFF38"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6235AE">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BF52E0" w:rsidRPr="00F30867" w:rsidRDefault="00BF52E0">
      <w:pPr>
        <w:pStyle w:val="Kommentartext"/>
        <w:rPr>
          <w:lang w:val="de-DE"/>
        </w:rPr>
      </w:pPr>
      <w:r>
        <w:rPr>
          <w:rStyle w:val="Kommentarzeichen"/>
        </w:rPr>
        <w:annotationRef/>
      </w:r>
      <w:r w:rsidRPr="00F30867">
        <w:rPr>
          <w:lang w:val="de-DE"/>
        </w:rPr>
        <w:t>Begriff einführen</w:t>
      </w:r>
    </w:p>
  </w:comment>
  <w:comment w:id="3" w:author="David" w:date="2016-12-22T23:09:00Z" w:initials="D">
    <w:p w14:paraId="18AB4DC8" w14:textId="1B32192C" w:rsidR="00BF52E0" w:rsidRDefault="00BF52E0">
      <w:pPr>
        <w:pStyle w:val="Kommentartext"/>
      </w:pPr>
      <w:r>
        <w:rPr>
          <w:rStyle w:val="Kommentarzeichen"/>
        </w:rPr>
        <w:annotationRef/>
      </w:r>
      <w:r>
        <w:t>Bezug zu Datenbanken?</w:t>
      </w:r>
    </w:p>
  </w:comment>
  <w:comment w:id="4" w:author="David" w:date="2016-12-22T23:10:00Z" w:initials="D">
    <w:p w14:paraId="69C0AD64" w14:textId="31792BB7" w:rsidR="00BF52E0" w:rsidRDefault="00BF52E0">
      <w:pPr>
        <w:pStyle w:val="Kommentartext"/>
      </w:pPr>
      <w:r>
        <w:rPr>
          <w:rStyle w:val="Kommentarzeichen"/>
        </w:rPr>
        <w:annotationRef/>
      </w:r>
      <w:r>
        <w:t>“Knoten” meint was genau? Rechner, die durch ein Netzwerk getrennt sind?</w:t>
      </w:r>
    </w:p>
  </w:comment>
  <w:comment w:id="5" w:author="David" w:date="2016-12-22T23:12:00Z" w:initials="D">
    <w:p w14:paraId="7E72DF08" w14:textId="14385161" w:rsidR="00BF52E0" w:rsidRDefault="00BF52E0">
      <w:pPr>
        <w:pStyle w:val="Kommentartext"/>
      </w:pPr>
      <w:r>
        <w:rPr>
          <w:rStyle w:val="Kommentarzeichen"/>
        </w:rPr>
        <w:annotationRef/>
      </w:r>
      <w:r>
        <w:t>Neu formulieren (Satz davor habe ich angepasst -&gt; Phasen beschreiben)</w:t>
      </w:r>
    </w:p>
  </w:comment>
  <w:comment w:id="6" w:author="David" w:date="2016-12-22T23:18:00Z" w:initials="D">
    <w:p w14:paraId="5518056F" w14:textId="62ED3836" w:rsidR="00BF52E0" w:rsidRDefault="00BF52E0">
      <w:pPr>
        <w:pStyle w:val="Kommentartext"/>
      </w:pPr>
      <w:r>
        <w:t xml:space="preserve">Was sind </w:t>
      </w:r>
      <w:r>
        <w:rPr>
          <w:rStyle w:val="Kommentarzeichen"/>
        </w:rPr>
        <w:annotationRef/>
      </w:r>
      <w:r>
        <w:t>verteilte Objekte?</w:t>
      </w:r>
    </w:p>
  </w:comment>
  <w:comment w:id="7" w:author="David" w:date="2016-12-22T23:20:00Z" w:initials="D">
    <w:p w14:paraId="271D3715" w14:textId="4985E20D" w:rsidR="00BF52E0" w:rsidRDefault="00BF52E0">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8" w:author="David" w:date="2016-12-22T23:25:00Z" w:initials="D">
    <w:p w14:paraId="05EC820B" w14:textId="3DDCA376" w:rsidR="00BF52E0" w:rsidRDefault="00BF52E0">
      <w:pPr>
        <w:pStyle w:val="Kommentartext"/>
      </w:pPr>
      <w:r>
        <w:rPr>
          <w:rStyle w:val="Kommentarzeichen"/>
        </w:rPr>
        <w:annotationRef/>
      </w:r>
      <w:r>
        <w:t>Tempus! (Präsens)</w:t>
      </w:r>
      <w:r>
        <w:br/>
        <w:t xml:space="preserve">Bitte auch im restlichen Absatz korrigieren. </w:t>
      </w:r>
    </w:p>
  </w:comment>
  <w:comment w:id="9" w:author="David" w:date="2016-12-22T23:24:00Z" w:initials="D">
    <w:p w14:paraId="3010FAB1" w14:textId="26292F5A" w:rsidR="00BF52E0" w:rsidRDefault="00BF52E0">
      <w:pPr>
        <w:pStyle w:val="Kommentartext"/>
      </w:pPr>
      <w:r>
        <w:rPr>
          <w:rStyle w:val="Kommentarzeichen"/>
        </w:rPr>
        <w:annotationRef/>
      </w:r>
      <w:r>
        <w:t>Naja, unterschiedliche Applikationen waren es ja schon, je nach Definition des Begriffs “Applikation” …</w:t>
      </w:r>
    </w:p>
  </w:comment>
  <w:comment w:id="10" w:author="David" w:date="2016-12-22T23:26:00Z" w:initials="D">
    <w:p w14:paraId="4E791B80" w14:textId="39050A86" w:rsidR="00BF52E0" w:rsidRDefault="00BF52E0">
      <w:pPr>
        <w:pStyle w:val="Kommentartext"/>
      </w:pPr>
      <w:r>
        <w:rPr>
          <w:rStyle w:val="Kommentarzeichen"/>
        </w:rPr>
        <w:annotationRef/>
      </w:r>
      <w:r>
        <w:t>An der Grenze zu unwissenschaftlich, vllt gibt e seine bessere Formulierung…</w:t>
      </w:r>
    </w:p>
  </w:comment>
  <w:comment w:id="11" w:author="David" w:date="2016-12-22T23:28:00Z" w:initials="D">
    <w:p w14:paraId="75906ACF" w14:textId="5376DA17" w:rsidR="00BF52E0" w:rsidRDefault="00BF52E0">
      <w:pPr>
        <w:pStyle w:val="Kommentartext"/>
      </w:pPr>
      <w:r>
        <w:rPr>
          <w:rStyle w:val="Kommentarzeichen"/>
        </w:rPr>
        <w:annotationRef/>
      </w:r>
      <w:r>
        <w:t>Fachliche Anforderungen?</w:t>
      </w:r>
    </w:p>
  </w:comment>
  <w:comment w:id="12" w:author="David" w:date="2016-12-22T23:34:00Z" w:initials="D">
    <w:p w14:paraId="57D357C8" w14:textId="5003F8EF" w:rsidR="00BF52E0" w:rsidRDefault="00BF52E0">
      <w:pPr>
        <w:pStyle w:val="Kommentartext"/>
      </w:pPr>
      <w:r>
        <w:rPr>
          <w:rStyle w:val="Kommentarzeichen"/>
        </w:rPr>
        <w:annotationRef/>
      </w:r>
      <w:r>
        <w:t>Ausgangsprojekt, Vorlagesoftware (ist ja eigentlich kein “Projekt”…)</w:t>
      </w:r>
    </w:p>
  </w:comment>
  <w:comment w:id="13" w:author="David" w:date="2016-12-22T23:36:00Z" w:initials="D">
    <w:p w14:paraId="5D2BF829" w14:textId="070DC83D" w:rsidR="00BF52E0" w:rsidRDefault="00BF52E0">
      <w:pPr>
        <w:pStyle w:val="Kommentartext"/>
      </w:pPr>
      <w:r>
        <w:rPr>
          <w:rStyle w:val="Kommentarzeichen"/>
        </w:rPr>
        <w:annotationRef/>
      </w:r>
      <w:r>
        <w:t>Das wiederholt sich hier zu oft.</w:t>
      </w:r>
    </w:p>
  </w:comment>
  <w:comment w:id="14" w:author="David" w:date="2016-12-22T23:38:00Z" w:initials="D">
    <w:p w14:paraId="7669D495" w14:textId="6CDF2EF4" w:rsidR="00BF52E0" w:rsidRDefault="00BF52E0">
      <w:pPr>
        <w:pStyle w:val="Kommentartext"/>
      </w:pPr>
      <w:r>
        <w:rPr>
          <w:rStyle w:val="Kommentarzeichen"/>
        </w:rPr>
        <w:annotationRef/>
      </w:r>
      <w:r>
        <w:t>Warum Abbildung 4 (Benchmarking-Client)? Nicht eher Abbildung 2?</w:t>
      </w:r>
    </w:p>
  </w:comment>
  <w:comment w:id="15" w:author="David" w:date="2016-12-22T23:39:00Z" w:initials="D">
    <w:p w14:paraId="0F45EF9D" w14:textId="413435BA" w:rsidR="00BF52E0" w:rsidRDefault="00BF52E0">
      <w:pPr>
        <w:pStyle w:val="Kommentartext"/>
      </w:pPr>
      <w:r>
        <w:rPr>
          <w:rStyle w:val="Kommentarzeichen"/>
        </w:rPr>
        <w:annotationRef/>
      </w:r>
      <w:r>
        <w:t>Umformulieren: Wieso differenziert -&gt; unklar was gemeint ist. Betrachten kommt außerdem schon am Ende des Satzes.</w:t>
      </w:r>
    </w:p>
  </w:comment>
  <w:comment w:id="16" w:author="David" w:date="2016-12-22T23:41:00Z" w:initials="D">
    <w:p w14:paraId="0362B5FF" w14:textId="15DFDDD8" w:rsidR="00BF52E0" w:rsidRDefault="00BF52E0">
      <w:pPr>
        <w:pStyle w:val="Kommentartext"/>
      </w:pPr>
      <w:r>
        <w:rPr>
          <w:rStyle w:val="Kommentarzeichen"/>
        </w:rPr>
        <w:annotationRef/>
      </w:r>
      <w:r>
        <w:t>Den Satz würde ich entfernen. Er bringt nicht viel und ist womöglich nicht ganz richtig. Die Serverkomponente benötigt ja z.B. chatApplicationModel</w:t>
      </w:r>
    </w:p>
  </w:comment>
  <w:comment w:id="17" w:author="David" w:date="2016-12-22T23:45:00Z" w:initials="D">
    <w:p w14:paraId="251E7CDC" w14:textId="7194976E" w:rsidR="00BF52E0" w:rsidRDefault="00BF52E0">
      <w:pPr>
        <w:pStyle w:val="Kommentartext"/>
      </w:pPr>
      <w:r>
        <w:rPr>
          <w:rStyle w:val="Kommentarzeichen"/>
        </w:rPr>
        <w:annotationRef/>
      </w:r>
      <w:r>
        <w:t>Klassen? Objekte sind es ja nicht…</w:t>
      </w:r>
    </w:p>
  </w:comment>
  <w:comment w:id="18" w:author="David" w:date="2016-12-22T23:45:00Z" w:initials="D">
    <w:p w14:paraId="6ABE9E54" w14:textId="0D8A0315" w:rsidR="00BF52E0" w:rsidRDefault="00BF52E0">
      <w:pPr>
        <w:pStyle w:val="Kommentartext"/>
      </w:pPr>
      <w:r>
        <w:rPr>
          <w:rStyle w:val="Kommentarzeichen"/>
        </w:rPr>
        <w:annotationRef/>
      </w:r>
      <w:r>
        <w:t>Build</w:t>
      </w:r>
    </w:p>
  </w:comment>
  <w:comment w:id="22" w:author="David" w:date="2016-12-22T23:49:00Z" w:initials="D">
    <w:p w14:paraId="247C356A" w14:textId="558E3591" w:rsidR="00BF52E0" w:rsidRDefault="00BF52E0">
      <w:pPr>
        <w:pStyle w:val="Kommentartext"/>
      </w:pPr>
      <w:r>
        <w:rPr>
          <w:rStyle w:val="Kommentarzeichen"/>
        </w:rPr>
        <w:annotationRef/>
      </w:r>
      <w:r>
        <w:t>Unwissenschaftlich…</w:t>
      </w:r>
    </w:p>
  </w:comment>
  <w:comment w:id="23" w:author="David" w:date="2016-12-22T23:51:00Z" w:initials="D">
    <w:p w14:paraId="461D98E7" w14:textId="5C3021EA" w:rsidR="00BF52E0" w:rsidRDefault="00BF52E0">
      <w:pPr>
        <w:pStyle w:val="Kommentartext"/>
      </w:pPr>
      <w:r>
        <w:rPr>
          <w:rStyle w:val="Kommentarzeichen"/>
        </w:rPr>
        <w:annotationRef/>
      </w:r>
      <w:r>
        <w:t>Das ist nicht klar. Man stellt sich die Fragen: Unabhängig von was? Warum mehrere Projekte für einen Client?</w:t>
      </w:r>
    </w:p>
  </w:comment>
  <w:comment w:id="24" w:author="David" w:date="2016-12-22T23:56:00Z" w:initials="D">
    <w:p w14:paraId="2559D256" w14:textId="36F7B547" w:rsidR="00BF52E0" w:rsidRDefault="00BF52E0">
      <w:pPr>
        <w:pStyle w:val="Kommentartext"/>
      </w:pPr>
      <w:r>
        <w:rPr>
          <w:rStyle w:val="Kommentarzeichen"/>
        </w:rPr>
        <w:annotationRef/>
      </w:r>
      <w:r>
        <w:t>unwissenschaftlich</w:t>
      </w:r>
    </w:p>
  </w:comment>
  <w:comment w:id="25" w:author="David" w:date="2016-12-22T23:56:00Z" w:initials="D">
    <w:p w14:paraId="504736D4" w14:textId="64F1F548" w:rsidR="00BF52E0" w:rsidRDefault="00BF52E0">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26" w:author="David" w:date="2016-12-23T00:04:00Z" w:initials="D">
    <w:p w14:paraId="458BB4AD" w14:textId="41400924" w:rsidR="00BF52E0" w:rsidRDefault="00BF52E0">
      <w:pPr>
        <w:pStyle w:val="Kommentartext"/>
      </w:pPr>
      <w:r>
        <w:rPr>
          <w:rStyle w:val="Kommentarzeichen"/>
        </w:rPr>
        <w:annotationRef/>
      </w:r>
      <w:r>
        <w:t>Dies bezieht sich auf die vereinfachte Austauschbarkeit</w:t>
      </w:r>
    </w:p>
  </w:comment>
  <w:comment w:id="27" w:author="David" w:date="2016-12-23T00:06:00Z" w:initials="D">
    <w:p w14:paraId="2134AE3D" w14:textId="4F4F9590" w:rsidR="00BF52E0" w:rsidRDefault="00BF52E0">
      <w:pPr>
        <w:pStyle w:val="Kommentartext"/>
      </w:pPr>
      <w:r>
        <w:rPr>
          <w:rStyle w:val="Kommentarzeichen"/>
        </w:rPr>
        <w:annotationRef/>
      </w:r>
      <w:r>
        <w:t>Wiederholt Dinge von vorher. “Redundanz” hier mitunter nicht unbedingt passend…</w:t>
      </w:r>
    </w:p>
  </w:comment>
  <w:comment w:id="29" w:author="David" w:date="2016-12-23T00:06:00Z" w:initials="D">
    <w:p w14:paraId="7D8F2E17" w14:textId="726D0E4A" w:rsidR="00BF52E0" w:rsidRDefault="00BF52E0">
      <w:pPr>
        <w:pStyle w:val="Kommentartext"/>
      </w:pPr>
      <w:r>
        <w:rPr>
          <w:rStyle w:val="Kommentarzeichen"/>
        </w:rPr>
        <w:annotationRef/>
      </w:r>
      <w:r>
        <w:t>Nur eines? ;)</w:t>
      </w:r>
    </w:p>
  </w:comment>
  <w:comment w:id="30" w:author="David" w:date="2016-12-23T00:07:00Z" w:initials="D">
    <w:p w14:paraId="4EBA5794" w14:textId="422DADC7" w:rsidR="00BF52E0" w:rsidRDefault="00BF52E0">
      <w:pPr>
        <w:pStyle w:val="Kommentartext"/>
      </w:pPr>
      <w:r>
        <w:rPr>
          <w:rStyle w:val="Kommentarzeichen"/>
        </w:rPr>
        <w:annotationRef/>
      </w:r>
      <w:r>
        <w:t>Der Ausgang stellt Dinge bereit?</w:t>
      </w:r>
    </w:p>
  </w:comment>
  <w:comment w:id="31" w:author="David" w:date="2016-12-23T00:08:00Z" w:initials="D">
    <w:p w14:paraId="3095A3FC" w14:textId="23D2A546" w:rsidR="00BF52E0" w:rsidRDefault="00BF52E0">
      <w:pPr>
        <w:pStyle w:val="Kommentartext"/>
      </w:pPr>
      <w:r>
        <w:rPr>
          <w:rStyle w:val="Kommentarzeichen"/>
        </w:rPr>
        <w:annotationRef/>
      </w:r>
      <w:r>
        <w:t>Chat- oder Benchmark-Client?</w:t>
      </w:r>
    </w:p>
  </w:comment>
  <w:comment w:id="32" w:author="David" w:date="2016-12-23T00:08:00Z" w:initials="D">
    <w:p w14:paraId="67A10618" w14:textId="1691AEDA" w:rsidR="00BF52E0" w:rsidRDefault="00BF52E0">
      <w:pPr>
        <w:pStyle w:val="Kommentartext"/>
      </w:pPr>
      <w:r>
        <w:rPr>
          <w:rStyle w:val="Kommentarzeichen"/>
        </w:rPr>
        <w:annotationRef/>
      </w:r>
      <w:r>
        <w:t>Achtung: Bezug nicht klar, könnte auch den “Anwendungsclient” meinen…</w:t>
      </w:r>
    </w:p>
  </w:comment>
  <w:comment w:id="33" w:author="David" w:date="2016-12-23T00:09:00Z" w:initials="D">
    <w:p w14:paraId="6E236354" w14:textId="26F27725" w:rsidR="00BF52E0" w:rsidRDefault="00BF52E0">
      <w:pPr>
        <w:pStyle w:val="Kommentartext"/>
      </w:pPr>
      <w:r>
        <w:rPr>
          <w:rStyle w:val="Kommentarzeichen"/>
        </w:rPr>
        <w:annotationRef/>
      </w:r>
      <w:r>
        <w:t>unwissenschaftlich</w:t>
      </w:r>
    </w:p>
  </w:comment>
  <w:comment w:id="34" w:author="David" w:date="2016-12-23T00:16:00Z" w:initials="D">
    <w:p w14:paraId="252F707E" w14:textId="4065AD44" w:rsidR="00BF52E0" w:rsidRDefault="00BF52E0">
      <w:pPr>
        <w:pStyle w:val="Kommentartext"/>
      </w:pPr>
      <w:r>
        <w:rPr>
          <w:rStyle w:val="Kommentarzeichen"/>
        </w:rPr>
        <w:annotationRef/>
      </w:r>
      <w:r>
        <w:t>Durchführung?</w:t>
      </w:r>
    </w:p>
  </w:comment>
  <w:comment w:id="36" w:author="David" w:date="2016-12-23T00:19:00Z" w:initials="D">
    <w:p w14:paraId="424A7A6C" w14:textId="023C4F51" w:rsidR="00BF52E0" w:rsidRDefault="00BF52E0">
      <w:pPr>
        <w:pStyle w:val="Kommentartext"/>
      </w:pPr>
      <w:r>
        <w:rPr>
          <w:rStyle w:val="Kommentarzeichen"/>
        </w:rPr>
        <w:annotationRef/>
      </w:r>
      <w:r>
        <w:t>Irgendwie holpert das: Die Entwurfsentscheidungen für die Basisarchitektur haben wir selbst getroffen, aber die Umsetzungsdetails waren gegeben?</w:t>
      </w:r>
    </w:p>
  </w:comment>
  <w:comment w:id="37" w:author="David" w:date="2016-12-23T00:22:00Z" w:initials="D">
    <w:p w14:paraId="76BFABC8" w14:textId="17678AD5" w:rsidR="00BF52E0" w:rsidRDefault="00BF52E0">
      <w:pPr>
        <w:pStyle w:val="Kommentartext"/>
      </w:pPr>
      <w:r>
        <w:rPr>
          <w:rStyle w:val="Kommentarzeichen"/>
        </w:rPr>
        <w:annotationRef/>
      </w:r>
      <w:r>
        <w:t>Application Server</w:t>
      </w:r>
    </w:p>
  </w:comment>
  <w:comment w:id="38" w:author="David" w:date="2016-12-23T00:22:00Z" w:initials="D">
    <w:p w14:paraId="0146B8F5" w14:textId="68BCB6CE" w:rsidR="00BF52E0" w:rsidRDefault="00BF52E0">
      <w:pPr>
        <w:pStyle w:val="Kommentartext"/>
      </w:pPr>
      <w:r>
        <w:rPr>
          <w:rStyle w:val="Kommentarzeichen"/>
        </w:rPr>
        <w:annotationRef/>
      </w:r>
      <w:r>
        <w:t>Tempus</w:t>
      </w:r>
    </w:p>
  </w:comment>
  <w:comment w:id="39" w:author="David" w:date="2016-12-23T00:24:00Z" w:initials="D">
    <w:p w14:paraId="6540D6A0" w14:textId="103617E4" w:rsidR="00D4532A" w:rsidRDefault="00D4532A">
      <w:pPr>
        <w:pStyle w:val="Kommentartext"/>
      </w:pPr>
      <w:r>
        <w:rPr>
          <w:rStyle w:val="Kommentarzeichen"/>
        </w:rPr>
        <w:annotationRef/>
      </w:r>
      <w:r>
        <w:t>“nach” würde ich entfernen. Der Text stellt normalerweise bei dieser Zitationsart keinen Bezug zur Quellenreferenz her.</w:t>
      </w:r>
    </w:p>
  </w:comment>
  <w:comment w:id="40" w:author="David" w:date="2016-12-23T00:28:00Z" w:initials="D">
    <w:p w14:paraId="20A4B17B" w14:textId="1189868C" w:rsidR="002D39A4" w:rsidRDefault="002D39A4">
      <w:pPr>
        <w:pStyle w:val="Kommentartext"/>
      </w:pPr>
      <w:r>
        <w:rPr>
          <w:rStyle w:val="Kommentarzeichen"/>
        </w:rPr>
        <w:annotationRef/>
      </w:r>
      <w:r>
        <w:t>Zum Zeitpunkt der Erstellung dieser Arbeit aktuellste Version…</w:t>
      </w:r>
    </w:p>
  </w:comment>
  <w:comment w:id="41" w:author="David" w:date="2016-12-23T00:31:00Z" w:initials="D">
    <w:p w14:paraId="03A01594" w14:textId="456B862A" w:rsidR="00063354" w:rsidRDefault="00063354">
      <w:pPr>
        <w:pStyle w:val="Kommentartext"/>
      </w:pPr>
      <w:r>
        <w:rPr>
          <w:rStyle w:val="Kommentarzeichen"/>
        </w:rPr>
        <w:annotationRef/>
      </w:r>
      <w:r>
        <w:t>unwissenschaftlich</w:t>
      </w:r>
    </w:p>
  </w:comment>
  <w:comment w:id="42" w:author="David" w:date="2016-12-23T00:31:00Z" w:initials="D">
    <w:p w14:paraId="0E1316C0" w14:textId="17DBFAEE" w:rsidR="00063354" w:rsidRDefault="00063354">
      <w:pPr>
        <w:pStyle w:val="Kommentartext"/>
      </w:pPr>
      <w:r>
        <w:rPr>
          <w:rStyle w:val="Kommentarzeichen"/>
        </w:rPr>
        <w:annotationRef/>
      </w:r>
      <w:r>
        <w:t>Deploymentmanagement?</w:t>
      </w:r>
    </w:p>
  </w:comment>
  <w:comment w:id="43" w:author="David" w:date="2016-12-23T00:37:00Z" w:initials="D">
    <w:p w14:paraId="768C94C0" w14:textId="6B9A5E65" w:rsidR="00BE28B0" w:rsidRDefault="00BE28B0">
      <w:pPr>
        <w:pStyle w:val="Kommentartext"/>
      </w:pPr>
      <w:r>
        <w:rPr>
          <w:rStyle w:val="Kommentarzeichen"/>
        </w:rPr>
        <w:annotationRef/>
      </w:r>
      <w:r>
        <w:t xml:space="preserve">Durch den Einsatz von CMP ist es doch nur noch eine verteilte TA, oder? </w:t>
      </w:r>
    </w:p>
  </w:comment>
  <w:comment w:id="44" w:author="David" w:date="2016-12-23T00:38:00Z" w:initials="D">
    <w:p w14:paraId="6755C238" w14:textId="44C983EE" w:rsidR="00BE28B0" w:rsidRDefault="00BE28B0">
      <w:pPr>
        <w:pStyle w:val="Kommentartext"/>
      </w:pPr>
      <w:r>
        <w:rPr>
          <w:rStyle w:val="Kommentarzeichen"/>
        </w:rPr>
        <w:annotationRef/>
      </w:r>
      <w:r>
        <w:t>Kapitelreferenz</w:t>
      </w:r>
    </w:p>
  </w:comment>
  <w:comment w:id="45" w:author="David" w:date="2016-12-23T00:39:00Z" w:initials="D">
    <w:p w14:paraId="4437DF2A" w14:textId="7123CED3" w:rsidR="00BE28B0" w:rsidRDefault="00BE28B0">
      <w:pPr>
        <w:pStyle w:val="Kommentartext"/>
      </w:pPr>
      <w:r>
        <w:rPr>
          <w:rStyle w:val="Kommentarzeichen"/>
        </w:rPr>
        <w:annotationRef/>
      </w:r>
      <w:r>
        <w:t>Messaging-Service-Architektur?</w:t>
      </w:r>
    </w:p>
  </w:comment>
  <w:comment w:id="46" w:author="David" w:date="2016-12-23T00:40:00Z" w:initials="D">
    <w:p w14:paraId="16756A15" w14:textId="135610ED" w:rsidR="00BE28B0" w:rsidRDefault="00BE28B0">
      <w:pPr>
        <w:pStyle w:val="Kommentartext"/>
      </w:pPr>
      <w:r>
        <w:rPr>
          <w:rStyle w:val="Kommentarzeichen"/>
        </w:rPr>
        <w:annotationRef/>
      </w:r>
      <w:r>
        <w:t>JavaEE oder Java EE? Bitte im Dokument durchziehen.</w:t>
      </w:r>
    </w:p>
  </w:comment>
  <w:comment w:id="47" w:author="David" w:date="2016-12-23T00:41:00Z" w:initials="D">
    <w:p w14:paraId="010E7350" w14:textId="5B1854BE" w:rsidR="00BE28B0" w:rsidRDefault="00BE28B0">
      <w:pPr>
        <w:pStyle w:val="Kommentartext"/>
      </w:pPr>
      <w:r>
        <w:rPr>
          <w:rStyle w:val="Kommentarzeichen"/>
        </w:rPr>
        <w:annotationRef/>
      </w:r>
      <w:r>
        <w:rPr>
          <w:rStyle w:val="Kommentarzeichen"/>
        </w:rPr>
        <w:t>Das müssen wir früher definieren.</w:t>
      </w:r>
      <w:r>
        <w:rPr>
          <w:rStyle w:val="Kommentarzeichen"/>
        </w:rPr>
        <w:br/>
        <w:t>Warum JTA und JPA bei JMS und RESTful Webservice?</w:t>
      </w:r>
    </w:p>
  </w:comment>
  <w:comment w:id="48" w:author="David" w:date="2016-12-23T00:44:00Z" w:initials="D">
    <w:p w14:paraId="5E175E41" w14:textId="587B1591" w:rsidR="00345365" w:rsidRDefault="00345365">
      <w:pPr>
        <w:pStyle w:val="Kommentartext"/>
      </w:pPr>
      <w:r>
        <w:rPr>
          <w:rStyle w:val="Kommentarzeichen"/>
        </w:rPr>
        <w:annotationRef/>
      </w:r>
      <w:r>
        <w:t>Warum?</w:t>
      </w:r>
      <w:r>
        <w:br/>
        <w:t>Klingt bisschen nach Consulting-Geschwätz… ;)</w:t>
      </w:r>
    </w:p>
  </w:comment>
  <w:comment w:id="50" w:author="David" w:date="2016-12-23T00:45:00Z" w:initials="D">
    <w:p w14:paraId="215262D4" w14:textId="0870B486" w:rsidR="00494CCB" w:rsidRDefault="00494CCB">
      <w:pPr>
        <w:pStyle w:val="Kommentartext"/>
      </w:pPr>
      <w:r>
        <w:rPr>
          <w:rStyle w:val="Kommentarzeichen"/>
        </w:rPr>
        <w:annotationRef/>
      </w:r>
      <w:r>
        <w:t>Warum gilt das?</w:t>
      </w:r>
    </w:p>
  </w:comment>
  <w:comment w:id="51" w:author="David" w:date="2016-12-23T00:46:00Z" w:initials="D">
    <w:p w14:paraId="311F55B6" w14:textId="0FC6A0C4" w:rsidR="00F5396F" w:rsidRDefault="00F5396F">
      <w:pPr>
        <w:pStyle w:val="Kommentartext"/>
      </w:pPr>
      <w:r>
        <w:rPr>
          <w:rStyle w:val="Kommentarzeichen"/>
        </w:rPr>
        <w:annotationRef/>
      </w:r>
      <w:r>
        <w:t>Der Dativ ist dem Genitiv sein Tod :P</w:t>
      </w:r>
    </w:p>
  </w:comment>
  <w:comment w:id="52" w:author="David" w:date="2016-12-23T00:50:00Z" w:initials="D">
    <w:p w14:paraId="5F41198A" w14:textId="72B9EC9A" w:rsidR="00CF1A93" w:rsidRDefault="00CF1A93">
      <w:pPr>
        <w:pStyle w:val="Kommentartext"/>
      </w:pPr>
      <w:r>
        <w:rPr>
          <w:rStyle w:val="Kommentarzeichen"/>
        </w:rPr>
        <w:annotationRef/>
      </w:r>
      <w:r>
        <w:t>unwissenschaftlich</w:t>
      </w:r>
    </w:p>
  </w:comment>
  <w:comment w:id="54" w:author="David" w:date="2016-12-22T15:31:00Z" w:initials="D">
    <w:p w14:paraId="20B11F8B" w14:textId="52A6E32D" w:rsidR="00BF52E0" w:rsidRDefault="00BF52E0">
      <w:pPr>
        <w:pStyle w:val="Kommentartext"/>
      </w:pPr>
      <w:r>
        <w:rPr>
          <w:rStyle w:val="Kommentarzeichen"/>
        </w:rPr>
        <w:annotationRef/>
      </w:r>
      <w:r>
        <w:t>Entfernen?</w:t>
      </w:r>
    </w:p>
  </w:comment>
  <w:comment w:id="55" w:author="Max Auch" w:date="2016-12-22T20:22:00Z" w:initials="MA">
    <w:p w14:paraId="655555EB" w14:textId="5F2CD5F8" w:rsidR="00BF52E0" w:rsidRDefault="00BF52E0">
      <w:pPr>
        <w:pStyle w:val="Kommentartext"/>
      </w:pPr>
      <w:r>
        <w:rPr>
          <w:rStyle w:val="Kommentarzeichen"/>
        </w:rPr>
        <w:annotationRef/>
      </w:r>
      <w:r>
        <w:t>Du referenzierst kein einziges Mal aus dem Text diese Abbildung.. Vllt kannst das noch irgendwo verwurschtel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18AB4DC8" w15:done="0"/>
  <w15:commentEx w15:paraId="69C0AD64" w15:done="0"/>
  <w15:commentEx w15:paraId="7E72DF08" w15:done="0"/>
  <w15:commentEx w15:paraId="5518056F" w15:done="0"/>
  <w15:commentEx w15:paraId="271D3715"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252F707E" w15:done="0"/>
  <w15:commentEx w15:paraId="424A7A6C" w15:done="0"/>
  <w15:commentEx w15:paraId="76BFABC8" w15:done="0"/>
  <w15:commentEx w15:paraId="0146B8F5" w15:done="0"/>
  <w15:commentEx w15:paraId="6540D6A0" w15:done="0"/>
  <w15:commentEx w15:paraId="20A4B17B" w15:done="0"/>
  <w15:commentEx w15:paraId="03A01594" w15:done="0"/>
  <w15:commentEx w15:paraId="0E1316C0" w15:done="0"/>
  <w15:commentEx w15:paraId="768C94C0" w15:done="0"/>
  <w15:commentEx w15:paraId="6755C238" w15:done="0"/>
  <w15:commentEx w15:paraId="4437DF2A" w15:done="0"/>
  <w15:commentEx w15:paraId="16756A15" w15:done="0"/>
  <w15:commentEx w15:paraId="010E7350" w15:done="0"/>
  <w15:commentEx w15:paraId="5E175E41" w15:done="0"/>
  <w15:commentEx w15:paraId="215262D4" w15:done="0"/>
  <w15:commentEx w15:paraId="311F55B6" w15:done="0"/>
  <w15:commentEx w15:paraId="5F41198A" w15:done="0"/>
  <w15:commentEx w15:paraId="20B11F8B" w15:done="0"/>
  <w15:commentEx w15:paraId="655555EB" w15:paraIdParent="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05AF54" w14:textId="77777777" w:rsidR="00715E7C" w:rsidRDefault="00715E7C">
      <w:r>
        <w:separator/>
      </w:r>
    </w:p>
  </w:endnote>
  <w:endnote w:type="continuationSeparator" w:id="0">
    <w:p w14:paraId="2C319C49" w14:textId="77777777" w:rsidR="00715E7C" w:rsidRDefault="00715E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054B0A" w14:textId="77777777" w:rsidR="00715E7C" w:rsidRDefault="00715E7C"/>
  </w:footnote>
  <w:footnote w:type="continuationSeparator" w:id="0">
    <w:p w14:paraId="367D0960" w14:textId="77777777" w:rsidR="00715E7C" w:rsidRDefault="00715E7C">
      <w:r>
        <w:continuationSeparator/>
      </w:r>
    </w:p>
  </w:footnote>
  <w:footnote w:id="1">
    <w:p w14:paraId="028197A5" w14:textId="7184BA3A" w:rsidR="00BF52E0" w:rsidRPr="00EC601F" w:rsidRDefault="00BF52E0">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BF52E0" w:rsidRPr="008A0017" w:rsidRDefault="00BF52E0">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351BC6EE" w:rsidR="00BF52E0" w:rsidRPr="00EC4695" w:rsidRDefault="00BF52E0"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BF52E0" w:rsidRPr="006940C0" w:rsidRDefault="00BF52E0">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BF52E0" w:rsidRPr="00573D63" w:rsidRDefault="00BF52E0">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744818F0" w:rsidR="00BF52E0" w:rsidRPr="00C8402F" w:rsidRDefault="00BF52E0">
      <w:pPr>
        <w:pStyle w:val="Funotentext"/>
        <w:rPr>
          <w:lang w:val="de-DE"/>
        </w:rPr>
      </w:pPr>
      <w:r w:rsidRPr="00C8550B">
        <w:rPr>
          <w:rStyle w:val="Funotenzeichen"/>
        </w:rPr>
        <w:footnoteRef/>
      </w:r>
      <w:r w:rsidRPr="009755FD">
        <w:rPr>
          <w:lang w:val="de-DE"/>
        </w:rPr>
        <w:t xml:space="preserve"> Hiermit kommen Vorteile wie di</w:t>
      </w:r>
      <w:r w:rsidR="00C06E46">
        <w:rPr>
          <w:lang w:val="de-DE"/>
        </w:rPr>
        <w:t>e erleichterte Nutzung von Java-8-</w:t>
      </w:r>
      <w:r w:rsidRPr="009755FD">
        <w:rPr>
          <w:lang w:val="de-DE"/>
        </w:rPr>
        <w:t>Typen (bspw. Date, Time, Timestamp), einer neuen Validierungskomponente</w:t>
      </w:r>
      <w:r w:rsidR="00B24465">
        <w:rPr>
          <w:lang w:val="de-DE"/>
        </w:rPr>
        <w:t>,</w:t>
      </w:r>
      <w:r w:rsidRPr="009755FD">
        <w:rPr>
          <w:lang w:val="de-DE"/>
        </w:rPr>
        <w:t xml:space="preserve"> mittels derer fachliche Validierungen durchgeführt werden können und das Deklarieren einzelner Felder als </w:t>
      </w:r>
      <w:r w:rsidRPr="00B24465">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BD38A97" w:rsidR="00BF52E0" w:rsidRPr="000159B7" w:rsidRDefault="00BF52E0"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757469">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sidR="00757469">
        <w:rPr>
          <w:lang w:val="de-DE"/>
        </w:rPr>
        <w:t>Build der Serverkomponente das D</w:t>
      </w:r>
      <w:r w:rsidRPr="00BB635C">
        <w:rPr>
          <w:lang w:val="de-DE"/>
        </w:rPr>
        <w:t xml:space="preserve">eployment </w:t>
      </w:r>
      <w:r w:rsidR="00A26C23">
        <w:rPr>
          <w:lang w:val="de-DE"/>
        </w:rPr>
        <w:t xml:space="preserve">darauf </w:t>
      </w:r>
      <w:r w:rsidR="00757469">
        <w:rPr>
          <w:lang w:val="de-DE"/>
        </w:rPr>
        <w:t>durch</w:t>
      </w:r>
      <w:r w:rsidRPr="00BB635C">
        <w:rPr>
          <w:lang w:val="de-DE"/>
        </w:rPr>
        <w:t>.</w:t>
      </w:r>
    </w:p>
  </w:footnote>
  <w:footnote w:id="8">
    <w:p w14:paraId="6B773EE1" w14:textId="21859110" w:rsidR="00BF52E0" w:rsidRPr="00D211A7" w:rsidRDefault="00BF52E0"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9">
    <w:p w14:paraId="58B43FAA" w14:textId="77777777" w:rsidR="00BF52E0" w:rsidRPr="00DE0578" w:rsidRDefault="00BF52E0"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BF52E0" w:rsidRPr="00BA4C32" w:rsidRDefault="00BF52E0">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BF52E0" w:rsidRPr="008972A8" w:rsidRDefault="00BF52E0"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7ACD4F4" w:rsidR="00BF52E0" w:rsidRDefault="00BF52E0">
    <w:pPr>
      <w:framePr w:wrap="auto" w:vAnchor="text" w:hAnchor="margin" w:xAlign="right" w:y="1"/>
    </w:pPr>
    <w:r>
      <w:fldChar w:fldCharType="begin"/>
    </w:r>
    <w:r>
      <w:instrText xml:space="preserve">PAGE  </w:instrText>
    </w:r>
    <w:r>
      <w:fldChar w:fldCharType="separate"/>
    </w:r>
    <w:r w:rsidR="00CF1A93">
      <w:rPr>
        <w:noProof/>
      </w:rPr>
      <w:t>14</w:t>
    </w:r>
    <w:r>
      <w:fldChar w:fldCharType="end"/>
    </w:r>
  </w:p>
  <w:p w14:paraId="598C0730" w14:textId="77777777" w:rsidR="00BF52E0" w:rsidRDefault="00BF52E0">
    <w:pPr>
      <w:ind w:right="360"/>
    </w:pPr>
    <w:r>
      <w:t>Studienarbeit – Verteilte Systeme</w:t>
    </w:r>
  </w:p>
  <w:p w14:paraId="6BFC936D" w14:textId="77777777" w:rsidR="00BF52E0" w:rsidRDefault="00BF52E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63354"/>
    <w:rsid w:val="00072C14"/>
    <w:rsid w:val="000734ED"/>
    <w:rsid w:val="00083451"/>
    <w:rsid w:val="000839B5"/>
    <w:rsid w:val="000867D7"/>
    <w:rsid w:val="00092ED0"/>
    <w:rsid w:val="00095D97"/>
    <w:rsid w:val="000A1BF5"/>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2591"/>
    <w:rsid w:val="001834CB"/>
    <w:rsid w:val="00183559"/>
    <w:rsid w:val="00193278"/>
    <w:rsid w:val="001A6CCB"/>
    <w:rsid w:val="001B50E6"/>
    <w:rsid w:val="001D4BD0"/>
    <w:rsid w:val="001D53EB"/>
    <w:rsid w:val="001D5724"/>
    <w:rsid w:val="001E3E7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A4E24"/>
    <w:rsid w:val="002B1B6C"/>
    <w:rsid w:val="002B2111"/>
    <w:rsid w:val="002B39CD"/>
    <w:rsid w:val="002C1F32"/>
    <w:rsid w:val="002C4FD9"/>
    <w:rsid w:val="002C563B"/>
    <w:rsid w:val="002C6248"/>
    <w:rsid w:val="002D2EDE"/>
    <w:rsid w:val="002D39A4"/>
    <w:rsid w:val="002D6EDE"/>
    <w:rsid w:val="002E03FB"/>
    <w:rsid w:val="002E4B98"/>
    <w:rsid w:val="002E5A67"/>
    <w:rsid w:val="002E6A9B"/>
    <w:rsid w:val="002F6DA6"/>
    <w:rsid w:val="003014AC"/>
    <w:rsid w:val="0030313B"/>
    <w:rsid w:val="00305D64"/>
    <w:rsid w:val="00310DA8"/>
    <w:rsid w:val="00312283"/>
    <w:rsid w:val="00313F2F"/>
    <w:rsid w:val="00314C7D"/>
    <w:rsid w:val="003164F5"/>
    <w:rsid w:val="00332E98"/>
    <w:rsid w:val="00334C92"/>
    <w:rsid w:val="003448E4"/>
    <w:rsid w:val="00345365"/>
    <w:rsid w:val="00346CF5"/>
    <w:rsid w:val="00355199"/>
    <w:rsid w:val="00357378"/>
    <w:rsid w:val="00360C6D"/>
    <w:rsid w:val="003703C0"/>
    <w:rsid w:val="00370B29"/>
    <w:rsid w:val="003744B5"/>
    <w:rsid w:val="003801C2"/>
    <w:rsid w:val="00396DE7"/>
    <w:rsid w:val="00397D95"/>
    <w:rsid w:val="003B1C38"/>
    <w:rsid w:val="003B3148"/>
    <w:rsid w:val="003B44FF"/>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94CCB"/>
    <w:rsid w:val="004A2281"/>
    <w:rsid w:val="004A3F76"/>
    <w:rsid w:val="004A6974"/>
    <w:rsid w:val="004B3D2F"/>
    <w:rsid w:val="004B4DF1"/>
    <w:rsid w:val="004B5266"/>
    <w:rsid w:val="004C0A06"/>
    <w:rsid w:val="004C1675"/>
    <w:rsid w:val="004C3A5F"/>
    <w:rsid w:val="004C7E9F"/>
    <w:rsid w:val="004D171C"/>
    <w:rsid w:val="004D5FC5"/>
    <w:rsid w:val="004D6DFB"/>
    <w:rsid w:val="004F0950"/>
    <w:rsid w:val="004F34D3"/>
    <w:rsid w:val="004F5553"/>
    <w:rsid w:val="00506B6A"/>
    <w:rsid w:val="00511D0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8B6"/>
    <w:rsid w:val="005A7ADE"/>
    <w:rsid w:val="005B0A45"/>
    <w:rsid w:val="005C0F7C"/>
    <w:rsid w:val="005C1789"/>
    <w:rsid w:val="005C7C66"/>
    <w:rsid w:val="005D1819"/>
    <w:rsid w:val="005E4407"/>
    <w:rsid w:val="00601DA5"/>
    <w:rsid w:val="00606505"/>
    <w:rsid w:val="0061572C"/>
    <w:rsid w:val="006225CA"/>
    <w:rsid w:val="006235AE"/>
    <w:rsid w:val="006269E0"/>
    <w:rsid w:val="00627F18"/>
    <w:rsid w:val="00634DA3"/>
    <w:rsid w:val="006366C4"/>
    <w:rsid w:val="00636A6D"/>
    <w:rsid w:val="00640F0B"/>
    <w:rsid w:val="00641A4D"/>
    <w:rsid w:val="006425E3"/>
    <w:rsid w:val="0064330C"/>
    <w:rsid w:val="00644C3E"/>
    <w:rsid w:val="006526C6"/>
    <w:rsid w:val="00652D56"/>
    <w:rsid w:val="00653AE7"/>
    <w:rsid w:val="006564BD"/>
    <w:rsid w:val="00662806"/>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5E7C"/>
    <w:rsid w:val="00716D5D"/>
    <w:rsid w:val="00727C44"/>
    <w:rsid w:val="00731078"/>
    <w:rsid w:val="00731F04"/>
    <w:rsid w:val="007427CC"/>
    <w:rsid w:val="007460B1"/>
    <w:rsid w:val="0074640D"/>
    <w:rsid w:val="00752DE8"/>
    <w:rsid w:val="0075563B"/>
    <w:rsid w:val="00757469"/>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E151D"/>
    <w:rsid w:val="007E3DF2"/>
    <w:rsid w:val="007E7255"/>
    <w:rsid w:val="007F46C3"/>
    <w:rsid w:val="007F60F4"/>
    <w:rsid w:val="007F739E"/>
    <w:rsid w:val="00801D40"/>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7494A"/>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0673"/>
    <w:rsid w:val="008F79BE"/>
    <w:rsid w:val="00910FCB"/>
    <w:rsid w:val="00912675"/>
    <w:rsid w:val="0091688D"/>
    <w:rsid w:val="00920348"/>
    <w:rsid w:val="0092049D"/>
    <w:rsid w:val="009241B2"/>
    <w:rsid w:val="00924ED0"/>
    <w:rsid w:val="00930538"/>
    <w:rsid w:val="00933495"/>
    <w:rsid w:val="00934890"/>
    <w:rsid w:val="009370DA"/>
    <w:rsid w:val="0094599C"/>
    <w:rsid w:val="00953ECF"/>
    <w:rsid w:val="009613A6"/>
    <w:rsid w:val="009651CB"/>
    <w:rsid w:val="00966FFD"/>
    <w:rsid w:val="009755FD"/>
    <w:rsid w:val="0098078B"/>
    <w:rsid w:val="00984C74"/>
    <w:rsid w:val="00996D37"/>
    <w:rsid w:val="009A66CF"/>
    <w:rsid w:val="009B17B7"/>
    <w:rsid w:val="009C5D72"/>
    <w:rsid w:val="009D0232"/>
    <w:rsid w:val="009D1E30"/>
    <w:rsid w:val="009E2CD7"/>
    <w:rsid w:val="009E3448"/>
    <w:rsid w:val="009E43B0"/>
    <w:rsid w:val="009E4531"/>
    <w:rsid w:val="009E5ABB"/>
    <w:rsid w:val="009E60E9"/>
    <w:rsid w:val="009F423C"/>
    <w:rsid w:val="009F4356"/>
    <w:rsid w:val="00A00EF4"/>
    <w:rsid w:val="00A04005"/>
    <w:rsid w:val="00A0620B"/>
    <w:rsid w:val="00A138DC"/>
    <w:rsid w:val="00A209B0"/>
    <w:rsid w:val="00A23089"/>
    <w:rsid w:val="00A25CFC"/>
    <w:rsid w:val="00A2652C"/>
    <w:rsid w:val="00A26C23"/>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CDC"/>
    <w:rsid w:val="00AE0C16"/>
    <w:rsid w:val="00AF0A96"/>
    <w:rsid w:val="00B00F88"/>
    <w:rsid w:val="00B216B2"/>
    <w:rsid w:val="00B24465"/>
    <w:rsid w:val="00B2576A"/>
    <w:rsid w:val="00B364D9"/>
    <w:rsid w:val="00B37787"/>
    <w:rsid w:val="00B43E75"/>
    <w:rsid w:val="00B52FD2"/>
    <w:rsid w:val="00B60A22"/>
    <w:rsid w:val="00B62D35"/>
    <w:rsid w:val="00B64FA2"/>
    <w:rsid w:val="00B704B6"/>
    <w:rsid w:val="00B7304C"/>
    <w:rsid w:val="00B81650"/>
    <w:rsid w:val="00B94129"/>
    <w:rsid w:val="00B96749"/>
    <w:rsid w:val="00BA089E"/>
    <w:rsid w:val="00BA4C32"/>
    <w:rsid w:val="00BB14A6"/>
    <w:rsid w:val="00BB1B4C"/>
    <w:rsid w:val="00BB635C"/>
    <w:rsid w:val="00BC4168"/>
    <w:rsid w:val="00BC62C0"/>
    <w:rsid w:val="00BC72ED"/>
    <w:rsid w:val="00BD69A2"/>
    <w:rsid w:val="00BE28B0"/>
    <w:rsid w:val="00BE4277"/>
    <w:rsid w:val="00BE4C93"/>
    <w:rsid w:val="00BF476B"/>
    <w:rsid w:val="00BF52E0"/>
    <w:rsid w:val="00BF5926"/>
    <w:rsid w:val="00C016B4"/>
    <w:rsid w:val="00C03968"/>
    <w:rsid w:val="00C0494A"/>
    <w:rsid w:val="00C061E3"/>
    <w:rsid w:val="00C06E46"/>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1A93"/>
    <w:rsid w:val="00CF3D38"/>
    <w:rsid w:val="00D064F5"/>
    <w:rsid w:val="00D069A4"/>
    <w:rsid w:val="00D102B3"/>
    <w:rsid w:val="00D13DB2"/>
    <w:rsid w:val="00D211A7"/>
    <w:rsid w:val="00D22963"/>
    <w:rsid w:val="00D32832"/>
    <w:rsid w:val="00D365D2"/>
    <w:rsid w:val="00D4532A"/>
    <w:rsid w:val="00D51C3B"/>
    <w:rsid w:val="00D52690"/>
    <w:rsid w:val="00D611CB"/>
    <w:rsid w:val="00D6191E"/>
    <w:rsid w:val="00D62CD2"/>
    <w:rsid w:val="00D6468F"/>
    <w:rsid w:val="00D772EE"/>
    <w:rsid w:val="00D846DD"/>
    <w:rsid w:val="00D855D2"/>
    <w:rsid w:val="00D85B41"/>
    <w:rsid w:val="00D87672"/>
    <w:rsid w:val="00D90770"/>
    <w:rsid w:val="00D92807"/>
    <w:rsid w:val="00DA04E3"/>
    <w:rsid w:val="00DA231F"/>
    <w:rsid w:val="00DB210B"/>
    <w:rsid w:val="00DB6B57"/>
    <w:rsid w:val="00DC20CF"/>
    <w:rsid w:val="00DC2510"/>
    <w:rsid w:val="00DC6E07"/>
    <w:rsid w:val="00DD045B"/>
    <w:rsid w:val="00DD43B3"/>
    <w:rsid w:val="00DE0578"/>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7277"/>
    <w:rsid w:val="00E45FD3"/>
    <w:rsid w:val="00E4752B"/>
    <w:rsid w:val="00E47948"/>
    <w:rsid w:val="00E60806"/>
    <w:rsid w:val="00E631E7"/>
    <w:rsid w:val="00E635D5"/>
    <w:rsid w:val="00E76658"/>
    <w:rsid w:val="00E81471"/>
    <w:rsid w:val="00E82E24"/>
    <w:rsid w:val="00EA04EB"/>
    <w:rsid w:val="00EA2F13"/>
    <w:rsid w:val="00EA46D5"/>
    <w:rsid w:val="00EB2027"/>
    <w:rsid w:val="00EB6390"/>
    <w:rsid w:val="00EC2D65"/>
    <w:rsid w:val="00EC3140"/>
    <w:rsid w:val="00EC4695"/>
    <w:rsid w:val="00EC4946"/>
    <w:rsid w:val="00EC51A6"/>
    <w:rsid w:val="00EC601F"/>
    <w:rsid w:val="00ED4AFA"/>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403D0"/>
    <w:rsid w:val="00F5396F"/>
    <w:rsid w:val="00F54C40"/>
    <w:rsid w:val="00F56503"/>
    <w:rsid w:val="00F602AB"/>
    <w:rsid w:val="00F62D48"/>
    <w:rsid w:val="00F643C3"/>
    <w:rsid w:val="00F67334"/>
    <w:rsid w:val="00F67812"/>
    <w:rsid w:val="00F76409"/>
    <w:rsid w:val="00F76998"/>
    <w:rsid w:val="00F77303"/>
    <w:rsid w:val="00F81187"/>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18C57-93B8-4566-8DAA-E2561A50F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44</Words>
  <Characters>69578</Characters>
  <Application>Microsoft Office Word</Application>
  <DocSecurity>0</DocSecurity>
  <Lines>579</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46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32</cp:revision>
  <cp:lastPrinted>2004-03-23T09:00:00Z</cp:lastPrinted>
  <dcterms:created xsi:type="dcterms:W3CDTF">2016-12-22T23:15:00Z</dcterms:created>
  <dcterms:modified xsi:type="dcterms:W3CDTF">2016-12-2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